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5B4117F" w14:textId="77777777" w:rsidR="00511753" w:rsidRPr="00064D2E" w:rsidRDefault="00511753" w:rsidP="00511753">
      <w:pPr>
        <w:pStyle w:val="NoSpacing"/>
        <w:jc w:val="center"/>
        <w:rPr>
          <w:color w:val="7030A0"/>
        </w:rPr>
      </w:pPr>
      <w:r w:rsidRPr="00064D2E">
        <w:rPr>
          <w:noProof/>
          <w:color w:val="7030A0"/>
          <w:lang w:eastAsia="zh-CN"/>
        </w:rPr>
        <w:drawing>
          <wp:anchor distT="0" distB="0" distL="114300" distR="114300" simplePos="0" relativeHeight="251680768" behindDoc="1" locked="0" layoutInCell="1" allowOverlap="1" wp14:anchorId="54674BB3" wp14:editId="19CFF071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944245" cy="782955"/>
            <wp:effectExtent l="0" t="0" r="8255" b="0"/>
            <wp:wrapTopAndBottom/>
            <wp:docPr id="3" name="Picture 3" descr="C:\Users\cpri913\AppData\Local\Microsoft\Windows\INetCache\Content.Outlook\WLOI4YNH\OPMCSA logo new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cpri913\AppData\Local\Microsoft\Windows\INetCache\Content.Outlook\WLOI4YNH\OPMCSA logo new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083" b="19158"/>
                    <a:stretch/>
                  </pic:blipFill>
                  <pic:spPr bwMode="auto">
                    <a:xfrm>
                      <a:off x="0" y="0"/>
                      <a:ext cx="944245" cy="782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064D2E">
        <w:rPr>
          <w:color w:val="7030A0"/>
        </w:rPr>
        <w:t>Office of the Prime Minister’s Chief Science Advisor</w:t>
      </w:r>
    </w:p>
    <w:p w14:paraId="380FE23F" w14:textId="77777777" w:rsidR="00511753" w:rsidRPr="00D074A9" w:rsidRDefault="00511753" w:rsidP="00511753">
      <w:pPr>
        <w:pStyle w:val="NoSpacing"/>
        <w:jc w:val="center"/>
        <w:rPr>
          <w:color w:val="56289B"/>
        </w:rPr>
      </w:pPr>
      <w:proofErr w:type="spellStart"/>
      <w:r w:rsidRPr="00D074A9">
        <w:rPr>
          <w:bCs/>
          <w:color w:val="56289B"/>
        </w:rPr>
        <w:t>Kaitohutohu</w:t>
      </w:r>
      <w:proofErr w:type="spellEnd"/>
      <w:r w:rsidRPr="00D074A9">
        <w:rPr>
          <w:bCs/>
          <w:color w:val="56289B"/>
        </w:rPr>
        <w:t xml:space="preserve"> </w:t>
      </w:r>
      <w:proofErr w:type="spellStart"/>
      <w:r w:rsidRPr="00D074A9">
        <w:rPr>
          <w:bCs/>
          <w:color w:val="56289B"/>
        </w:rPr>
        <w:t>Mātanga</w:t>
      </w:r>
      <w:proofErr w:type="spellEnd"/>
      <w:r w:rsidRPr="00D074A9">
        <w:rPr>
          <w:bCs/>
          <w:color w:val="56289B"/>
        </w:rPr>
        <w:t xml:space="preserve"> </w:t>
      </w:r>
      <w:proofErr w:type="spellStart"/>
      <w:r w:rsidRPr="00D074A9">
        <w:rPr>
          <w:bCs/>
          <w:color w:val="56289B"/>
        </w:rPr>
        <w:t>Pūtaiao</w:t>
      </w:r>
      <w:proofErr w:type="spellEnd"/>
      <w:r w:rsidRPr="00D074A9">
        <w:rPr>
          <w:bCs/>
          <w:color w:val="56289B"/>
        </w:rPr>
        <w:t xml:space="preserve"> Matua </w:t>
      </w:r>
      <w:proofErr w:type="spellStart"/>
      <w:r w:rsidRPr="00D074A9">
        <w:rPr>
          <w:bCs/>
          <w:color w:val="56289B"/>
        </w:rPr>
        <w:t>ki</w:t>
      </w:r>
      <w:proofErr w:type="spellEnd"/>
      <w:r w:rsidRPr="00D074A9">
        <w:rPr>
          <w:bCs/>
          <w:color w:val="56289B"/>
        </w:rPr>
        <w:t xml:space="preserve"> </w:t>
      </w:r>
      <w:proofErr w:type="spellStart"/>
      <w:r w:rsidRPr="00D074A9">
        <w:rPr>
          <w:bCs/>
          <w:color w:val="56289B"/>
        </w:rPr>
        <w:t>te</w:t>
      </w:r>
      <w:proofErr w:type="spellEnd"/>
      <w:r w:rsidRPr="00D074A9">
        <w:rPr>
          <w:bCs/>
          <w:color w:val="56289B"/>
        </w:rPr>
        <w:t xml:space="preserve"> </w:t>
      </w:r>
      <w:proofErr w:type="spellStart"/>
      <w:r w:rsidRPr="00D074A9">
        <w:rPr>
          <w:bCs/>
          <w:color w:val="56289B"/>
        </w:rPr>
        <w:t>Pirimia</w:t>
      </w:r>
      <w:proofErr w:type="spellEnd"/>
    </w:p>
    <w:p w14:paraId="1330B3B6" w14:textId="77777777" w:rsidR="00511753" w:rsidRDefault="00511753">
      <w:pPr>
        <w:spacing w:before="0" w:after="160" w:line="259" w:lineRule="auto"/>
        <w:jc w:val="left"/>
      </w:pPr>
    </w:p>
    <w:p w14:paraId="015487C8" w14:textId="79CEE463" w:rsidR="00511753" w:rsidRDefault="00511753" w:rsidP="00511753">
      <w:pPr>
        <w:pStyle w:val="Heading1"/>
      </w:pPr>
      <w:bookmarkStart w:id="0" w:name="_Toc75420573"/>
      <w:r>
        <w:t xml:space="preserve">Fluoridation: </w:t>
      </w:r>
      <w:bookmarkEnd w:id="0"/>
      <w:r w:rsidR="008621EE">
        <w:t>Figures</w:t>
      </w:r>
    </w:p>
    <w:p w14:paraId="6BE44D8F" w14:textId="786F36EC" w:rsidR="00FA6152" w:rsidRPr="0000690D" w:rsidRDefault="00511753" w:rsidP="0000690D">
      <w:pPr>
        <w:pStyle w:val="Subtitle"/>
      </w:pPr>
      <w:r>
        <w:t>Updated May 2021</w:t>
      </w:r>
    </w:p>
    <w:p w14:paraId="483909DA" w14:textId="77777777" w:rsidR="00A61D59" w:rsidRDefault="00A61D59" w:rsidP="002F0403">
      <w:pPr>
        <w:pStyle w:val="Caption"/>
      </w:pPr>
    </w:p>
    <w:p w14:paraId="1F952244" w14:textId="77777777" w:rsidR="00A61D59" w:rsidRDefault="00A61D59" w:rsidP="00A61D59">
      <w:pPr>
        <w:pStyle w:val="Caption"/>
        <w:jc w:val="center"/>
      </w:pPr>
      <w:r>
        <w:rPr>
          <w:noProof/>
        </w:rPr>
        <w:drawing>
          <wp:inline distT="0" distB="0" distL="0" distR="0" wp14:anchorId="07B9A173" wp14:editId="465501DD">
            <wp:extent cx="2696845" cy="1642110"/>
            <wp:effectExtent l="0" t="0" r="8255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" name="Picture 63"/>
                    <pic:cNvPicPr>
                      <a:picLocks noChangeAspect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696845" cy="16421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521AF7" w14:textId="4FB4F17B" w:rsidR="00A61D59" w:rsidRDefault="00A61D59" w:rsidP="00A61D59">
      <w:pPr>
        <w:pStyle w:val="Caption"/>
        <w:jc w:val="center"/>
      </w:pPr>
      <w:r>
        <w:t xml:space="preserve">Figure </w:t>
      </w:r>
      <w:r w:rsidR="006F1208">
        <w:fldChar w:fldCharType="begin"/>
      </w:r>
      <w:r w:rsidR="006F1208">
        <w:instrText xml:space="preserve"> SEQ Figure \* ARABIC </w:instrText>
      </w:r>
      <w:r w:rsidR="006F1208">
        <w:fldChar w:fldCharType="separate"/>
      </w:r>
      <w:r>
        <w:rPr>
          <w:noProof/>
        </w:rPr>
        <w:t>1</w:t>
      </w:r>
      <w:r w:rsidR="006F1208">
        <w:rPr>
          <w:noProof/>
        </w:rPr>
        <w:fldChar w:fldCharType="end"/>
      </w:r>
      <w:r w:rsidRPr="00A61D59">
        <w:t xml:space="preserve"> </w:t>
      </w:r>
      <w:r>
        <w:t xml:space="preserve">Example of tooth decay in front teeth of upper jaw (primary teeth). Credit: </w:t>
      </w:r>
      <w:proofErr w:type="spellStart"/>
      <w:r w:rsidRPr="00B52298">
        <w:t>Phantumvanit</w:t>
      </w:r>
      <w:proofErr w:type="spellEnd"/>
      <w:r w:rsidRPr="00B52298">
        <w:t xml:space="preserve"> P</w:t>
      </w:r>
      <w:r>
        <w:t xml:space="preserve">. Source: </w:t>
      </w:r>
      <w:hyperlink r:id="rId10" w:history="1">
        <w:r w:rsidRPr="00B52298">
          <w:rPr>
            <w:rStyle w:val="Hyperlink"/>
          </w:rPr>
          <w:t>WHO</w:t>
        </w:r>
      </w:hyperlink>
    </w:p>
    <w:p w14:paraId="1B43D716" w14:textId="08A0F1F1" w:rsidR="008621EE" w:rsidRDefault="008621EE" w:rsidP="008621EE"/>
    <w:p w14:paraId="1EB86DA1" w14:textId="77777777" w:rsidR="00A61D59" w:rsidRDefault="008621EE" w:rsidP="00A61D59">
      <w:pPr>
        <w:spacing w:before="0" w:after="160" w:line="259" w:lineRule="auto"/>
        <w:jc w:val="center"/>
        <w:rPr>
          <w:bCs/>
          <w:color w:val="2F5496" w:themeColor="accent1" w:themeShade="BF"/>
          <w:sz w:val="18"/>
          <w:szCs w:val="16"/>
        </w:rPr>
      </w:pPr>
      <w:r>
        <w:rPr>
          <w:noProof/>
        </w:rPr>
        <w:drawing>
          <wp:inline distT="0" distB="0" distL="0" distR="0" wp14:anchorId="58E009BD" wp14:editId="7D9E7B95">
            <wp:extent cx="3376930" cy="2523490"/>
            <wp:effectExtent l="0" t="0" r="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6930" cy="25234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84FD87A" w14:textId="43F81131" w:rsidR="002F0403" w:rsidRDefault="002F0403" w:rsidP="00A61D59">
      <w:pPr>
        <w:spacing w:before="0" w:after="160" w:line="259" w:lineRule="auto"/>
        <w:jc w:val="center"/>
        <w:rPr>
          <w:sz w:val="18"/>
          <w:szCs w:val="18"/>
        </w:rPr>
      </w:pPr>
      <w:r w:rsidRPr="008621EE">
        <w:rPr>
          <w:bCs/>
          <w:color w:val="2F5496" w:themeColor="accent1" w:themeShade="BF"/>
          <w:sz w:val="18"/>
          <w:szCs w:val="16"/>
        </w:rPr>
        <w:t xml:space="preserve">Figure </w:t>
      </w:r>
      <w:r w:rsidR="009A7393" w:rsidRPr="008621EE">
        <w:rPr>
          <w:bCs/>
          <w:color w:val="2F5496" w:themeColor="accent1" w:themeShade="BF"/>
          <w:sz w:val="18"/>
          <w:szCs w:val="16"/>
        </w:rPr>
        <w:t>2</w:t>
      </w:r>
      <w:r w:rsidRPr="008621EE">
        <w:rPr>
          <w:bCs/>
          <w:color w:val="2F5496" w:themeColor="accent1" w:themeShade="BF"/>
          <w:sz w:val="18"/>
          <w:szCs w:val="16"/>
        </w:rPr>
        <w:t xml:space="preserve"> Dental decay in five-year olds in Auckland and Northland. Data fro</w:t>
      </w:r>
      <w:r w:rsidRPr="008621EE">
        <w:rPr>
          <w:bCs/>
          <w:color w:val="2F5496" w:themeColor="accent1" w:themeShade="BF"/>
          <w:sz w:val="18"/>
          <w:szCs w:val="18"/>
        </w:rPr>
        <w:t xml:space="preserve">m </w:t>
      </w:r>
      <w:hyperlink r:id="rId12" w:history="1">
        <w:r w:rsidRPr="008621EE">
          <w:rPr>
            <w:rStyle w:val="Hyperlink"/>
            <w:sz w:val="18"/>
            <w:szCs w:val="18"/>
          </w:rPr>
          <w:t>Aung et al. (2019)</w:t>
        </w:r>
      </w:hyperlink>
      <w:r w:rsidRPr="008621EE">
        <w:rPr>
          <w:sz w:val="18"/>
          <w:szCs w:val="18"/>
        </w:rPr>
        <w:t xml:space="preserve"> </w:t>
      </w:r>
      <w:r w:rsidRPr="008621EE">
        <w:rPr>
          <w:rStyle w:val="FootnoteReference"/>
          <w:sz w:val="18"/>
          <w:szCs w:val="18"/>
        </w:rPr>
        <w:footnoteReference w:id="1"/>
      </w:r>
    </w:p>
    <w:p w14:paraId="5E242F63" w14:textId="77777777" w:rsidR="008621EE" w:rsidRPr="00592E63" w:rsidRDefault="008621EE" w:rsidP="002F0403">
      <w:pPr>
        <w:spacing w:before="0" w:after="160" w:line="259" w:lineRule="auto"/>
        <w:jc w:val="left"/>
      </w:pPr>
    </w:p>
    <w:p w14:paraId="5A64CE6C" w14:textId="5A0EE205" w:rsidR="002F0403" w:rsidRDefault="002F0403">
      <w:pPr>
        <w:spacing w:before="0" w:after="160" w:line="259" w:lineRule="auto"/>
        <w:jc w:val="left"/>
        <w:rPr>
          <w:caps/>
          <w:color w:val="FFFFFF" w:themeColor="background1"/>
          <w:spacing w:val="15"/>
          <w:sz w:val="22"/>
          <w:szCs w:val="22"/>
        </w:rPr>
      </w:pPr>
    </w:p>
    <w:p w14:paraId="3DE50F68" w14:textId="22325228" w:rsidR="002F0403" w:rsidRDefault="00080F3A" w:rsidP="00A61D59">
      <w:pPr>
        <w:spacing w:before="0" w:after="160" w:line="259" w:lineRule="auto"/>
        <w:jc w:val="center"/>
        <w:rPr>
          <w:rStyle w:val="Hyperlink"/>
          <w:sz w:val="18"/>
          <w:szCs w:val="18"/>
        </w:rPr>
      </w:pPr>
      <w:bookmarkStart w:id="1" w:name="_Ref68882631"/>
      <w:r>
        <w:rPr>
          <w:bCs/>
          <w:noProof/>
          <w:color w:val="2F5496" w:themeColor="accent1" w:themeShade="BF"/>
          <w:sz w:val="18"/>
          <w:szCs w:val="18"/>
        </w:rPr>
        <w:lastRenderedPageBreak/>
        <w:drawing>
          <wp:inline distT="0" distB="0" distL="0" distR="0" wp14:anchorId="7F868C43" wp14:editId="7A3338AD">
            <wp:extent cx="5602224" cy="3383280"/>
            <wp:effectExtent l="0" t="0" r="0" b="7620"/>
            <wp:docPr id="2" name="Picture 2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Map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2224" cy="3383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A7393" w:rsidRPr="008621EE">
        <w:rPr>
          <w:bCs/>
          <w:color w:val="2F5496" w:themeColor="accent1" w:themeShade="BF"/>
          <w:sz w:val="18"/>
          <w:szCs w:val="18"/>
        </w:rPr>
        <w:t>F</w:t>
      </w:r>
      <w:r w:rsidR="002F0403" w:rsidRPr="008621EE">
        <w:rPr>
          <w:bCs/>
          <w:color w:val="2F5496" w:themeColor="accent1" w:themeShade="BF"/>
          <w:sz w:val="18"/>
          <w:szCs w:val="18"/>
        </w:rPr>
        <w:t xml:space="preserve">igure </w:t>
      </w:r>
      <w:bookmarkEnd w:id="1"/>
      <w:r w:rsidR="009A7393" w:rsidRPr="008621EE">
        <w:rPr>
          <w:bCs/>
          <w:color w:val="2F5496" w:themeColor="accent1" w:themeShade="BF"/>
          <w:sz w:val="18"/>
          <w:szCs w:val="18"/>
        </w:rPr>
        <w:t>3</w:t>
      </w:r>
      <w:r w:rsidR="002F0403" w:rsidRPr="008621EE">
        <w:rPr>
          <w:bCs/>
          <w:color w:val="2F5496" w:themeColor="accent1" w:themeShade="BF"/>
          <w:sz w:val="18"/>
          <w:szCs w:val="18"/>
        </w:rPr>
        <w:t xml:space="preserve"> Proportion of the population given government-regulated fluoridated water (light teal 0–33%, teal 34–67%, black 68–100% of population). From</w:t>
      </w:r>
      <w:r w:rsidR="002F0403" w:rsidRPr="008621EE">
        <w:rPr>
          <w:sz w:val="18"/>
          <w:szCs w:val="18"/>
        </w:rPr>
        <w:t xml:space="preserve"> </w:t>
      </w:r>
      <w:hyperlink r:id="rId14" w:anchor="Fig1" w:history="1">
        <w:r w:rsidR="002F0403" w:rsidRPr="008621EE">
          <w:rPr>
            <w:rStyle w:val="Hyperlink"/>
            <w:sz w:val="18"/>
            <w:szCs w:val="18"/>
          </w:rPr>
          <w:t>Johnston and Strobel (2020)</w:t>
        </w:r>
      </w:hyperlink>
      <w:r w:rsidR="002F0403" w:rsidRPr="008621EE">
        <w:rPr>
          <w:rStyle w:val="FootnoteReference"/>
          <w:sz w:val="18"/>
          <w:szCs w:val="18"/>
        </w:rPr>
        <w:footnoteReference w:id="2"/>
      </w:r>
    </w:p>
    <w:p w14:paraId="763345EB" w14:textId="280E5217" w:rsidR="00A61D59" w:rsidRDefault="00A61D59" w:rsidP="00A61D59">
      <w:pPr>
        <w:spacing w:before="0" w:after="160" w:line="259" w:lineRule="auto"/>
        <w:jc w:val="center"/>
        <w:rPr>
          <w:rStyle w:val="Hyperlink"/>
          <w:sz w:val="18"/>
          <w:szCs w:val="18"/>
        </w:rPr>
      </w:pPr>
    </w:p>
    <w:p w14:paraId="487010CD" w14:textId="77777777" w:rsidR="00A61D59" w:rsidRPr="008621EE" w:rsidRDefault="00A61D59" w:rsidP="00A61D59">
      <w:pPr>
        <w:spacing w:before="0" w:after="160" w:line="259" w:lineRule="auto"/>
        <w:jc w:val="center"/>
        <w:rPr>
          <w:caps/>
          <w:color w:val="FFFFFF" w:themeColor="background1"/>
          <w:spacing w:val="15"/>
          <w:sz w:val="18"/>
          <w:szCs w:val="18"/>
        </w:rPr>
      </w:pPr>
    </w:p>
    <w:p w14:paraId="61E51911" w14:textId="76DF4169" w:rsidR="00B218C7" w:rsidRDefault="008621EE" w:rsidP="00A61D59">
      <w:pPr>
        <w:pStyle w:val="Caption"/>
        <w:jc w:val="center"/>
      </w:pPr>
      <w:bookmarkStart w:id="2" w:name="_Ref72512819"/>
      <w:bookmarkStart w:id="3" w:name="_Ref72512815"/>
      <w:r>
        <w:rPr>
          <w:noProof/>
          <w:lang w:eastAsia="en-NZ"/>
        </w:rPr>
        <w:drawing>
          <wp:inline distT="0" distB="0" distL="0" distR="0" wp14:anchorId="2A751F2C" wp14:editId="3A19A9E9">
            <wp:extent cx="5730875" cy="2501265"/>
            <wp:effectExtent l="0" t="0" r="3175" b="0"/>
            <wp:docPr id="58" name="Picture 58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 58" descr="Map&#10;&#10;Description automatically generated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0875" cy="2501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17FF7A" w14:textId="0F704A75" w:rsidR="002F0403" w:rsidRPr="0094054C" w:rsidRDefault="002F0403" w:rsidP="00A61D59">
      <w:pPr>
        <w:pStyle w:val="Caption"/>
        <w:jc w:val="center"/>
        <w:rPr>
          <w:noProof/>
        </w:rPr>
      </w:pPr>
      <w:r>
        <w:t xml:space="preserve">Figure </w:t>
      </w:r>
      <w:bookmarkEnd w:id="2"/>
      <w:r w:rsidR="009A7393">
        <w:t>4</w:t>
      </w:r>
      <w:r>
        <w:t xml:space="preserve"> </w:t>
      </w:r>
      <w:r w:rsidRPr="002C0529">
        <w:t>Map showing the occurrence and distribution of fluoride in groundwater in different parts of the world.</w:t>
      </w:r>
      <w:r>
        <w:t xml:space="preserve"> From </w:t>
      </w:r>
      <w:hyperlink r:id="rId16" w:anchor="fig1" w:history="1">
        <w:proofErr w:type="spellStart"/>
        <w:r w:rsidRPr="0094054C">
          <w:rPr>
            <w:rStyle w:val="Hyperlink"/>
          </w:rPr>
          <w:t>Kimambo</w:t>
        </w:r>
        <w:proofErr w:type="spellEnd"/>
        <w:r w:rsidRPr="0094054C">
          <w:rPr>
            <w:rStyle w:val="Hyperlink"/>
          </w:rPr>
          <w:t xml:space="preserve"> et al. (2019)</w:t>
        </w:r>
      </w:hyperlink>
      <w:r>
        <w:rPr>
          <w:rStyle w:val="FootnoteReference"/>
          <w:noProof/>
        </w:rPr>
        <w:footnoteReference w:id="3"/>
      </w:r>
      <w:bookmarkEnd w:id="3"/>
    </w:p>
    <w:p w14:paraId="4AA9E90C" w14:textId="60B09BB9" w:rsidR="002F0403" w:rsidRDefault="002F0403">
      <w:pPr>
        <w:spacing w:before="0" w:after="160" w:line="259" w:lineRule="auto"/>
        <w:jc w:val="left"/>
        <w:rPr>
          <w:caps/>
          <w:spacing w:val="15"/>
        </w:rPr>
      </w:pPr>
    </w:p>
    <w:p w14:paraId="6F7FBB52" w14:textId="4311401B" w:rsidR="002F0403" w:rsidRDefault="008621EE" w:rsidP="00A61D59">
      <w:pPr>
        <w:spacing w:before="0" w:after="160" w:line="259" w:lineRule="auto"/>
        <w:jc w:val="center"/>
      </w:pPr>
      <w:r>
        <w:rPr>
          <w:noProof/>
        </w:rPr>
        <w:lastRenderedPageBreak/>
        <w:drawing>
          <wp:inline distT="0" distB="0" distL="0" distR="0" wp14:anchorId="105DA7C9" wp14:editId="27772FE9">
            <wp:extent cx="5330190" cy="3524250"/>
            <wp:effectExtent l="0" t="0" r="381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0190" cy="35242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4230FA" w14:textId="017B7FC0" w:rsidR="002F0403" w:rsidRPr="00FA6152" w:rsidRDefault="002F0403" w:rsidP="00A61D59">
      <w:pPr>
        <w:pStyle w:val="Caption"/>
        <w:jc w:val="center"/>
      </w:pPr>
      <w:bookmarkStart w:id="4" w:name="_Ref72332415"/>
      <w:r>
        <w:t>Figu</w:t>
      </w:r>
      <w:r w:rsidRPr="00731B8F">
        <w:t>re</w:t>
      </w:r>
      <w:bookmarkEnd w:id="4"/>
      <w:r>
        <w:t xml:space="preserve"> </w:t>
      </w:r>
      <w:r w:rsidR="009A7393">
        <w:t>5</w:t>
      </w:r>
      <w:r w:rsidRPr="008A3A3F">
        <w:t xml:space="preserve"> The adjusted ratio of means of decayed, missing or filled teeth per person, among children</w:t>
      </w:r>
      <w:r>
        <w:t xml:space="preserve"> (aged 2-17 years old)</w:t>
      </w:r>
      <w:r w:rsidRPr="008A3A3F">
        <w:t>, by fluoridation status</w:t>
      </w:r>
      <w:r>
        <w:t xml:space="preserve"> (adjusted by age, sex, ethnic group, and index of deprivation) data from Ministry of Health.</w:t>
      </w:r>
      <w:r>
        <w:rPr>
          <w:rStyle w:val="FootnoteReference"/>
        </w:rPr>
        <w:footnoteReference w:id="4"/>
      </w:r>
    </w:p>
    <w:p w14:paraId="332B52C8" w14:textId="77777777" w:rsidR="00851A75" w:rsidRDefault="00851A75" w:rsidP="00851A75"/>
    <w:p w14:paraId="65867F2E" w14:textId="2789D344" w:rsidR="002F0403" w:rsidRDefault="002F0403">
      <w:pPr>
        <w:spacing w:before="0" w:after="160" w:line="259" w:lineRule="auto"/>
        <w:jc w:val="left"/>
        <w:rPr>
          <w:caps/>
          <w:color w:val="1F3763" w:themeColor="accent1" w:themeShade="7F"/>
          <w:spacing w:val="15"/>
        </w:rPr>
      </w:pPr>
    </w:p>
    <w:p w14:paraId="7ABD7D07" w14:textId="77777777" w:rsidR="003741FE" w:rsidRDefault="003741FE" w:rsidP="00A61D59">
      <w:pPr>
        <w:pStyle w:val="CommentText"/>
        <w:keepNext/>
        <w:jc w:val="center"/>
      </w:pPr>
      <w:r>
        <w:rPr>
          <w:noProof/>
        </w:rPr>
        <w:drawing>
          <wp:inline distT="0" distB="0" distL="0" distR="0" wp14:anchorId="6CAB4A2E" wp14:editId="0B4F55AA">
            <wp:extent cx="4354717" cy="2316228"/>
            <wp:effectExtent l="0" t="0" r="8255" b="8255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7585" cy="23230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D61BB9" w14:textId="457105AA" w:rsidR="00F87794" w:rsidRDefault="003741FE" w:rsidP="00A61D59">
      <w:pPr>
        <w:pStyle w:val="Caption"/>
        <w:jc w:val="center"/>
      </w:pPr>
      <w:bookmarkStart w:id="5" w:name="_Ref72332435"/>
      <w:r>
        <w:t xml:space="preserve">Figure </w:t>
      </w:r>
      <w:bookmarkEnd w:id="5"/>
      <w:r w:rsidR="009A7393">
        <w:t>6</w:t>
      </w:r>
      <w:r>
        <w:t xml:space="preserve"> </w:t>
      </w:r>
      <w:r w:rsidRPr="003741FE">
        <w:rPr>
          <w:lang w:val="en-US"/>
        </w:rPr>
        <w:t xml:space="preserve">Adjusted </w:t>
      </w:r>
      <w:r>
        <w:rPr>
          <w:lang w:val="en-US"/>
        </w:rPr>
        <w:t>o</w:t>
      </w:r>
      <w:r w:rsidRPr="003741FE">
        <w:rPr>
          <w:lang w:val="en-US"/>
        </w:rPr>
        <w:t xml:space="preserve">dds </w:t>
      </w:r>
      <w:r>
        <w:rPr>
          <w:lang w:val="en-US"/>
        </w:rPr>
        <w:t>r</w:t>
      </w:r>
      <w:r w:rsidRPr="003741FE">
        <w:rPr>
          <w:lang w:val="en-US"/>
        </w:rPr>
        <w:t xml:space="preserve">atios </w:t>
      </w:r>
      <w:r>
        <w:rPr>
          <w:lang w:val="en-US"/>
        </w:rPr>
        <w:t>f</w:t>
      </w:r>
      <w:r w:rsidRPr="003741FE">
        <w:rPr>
          <w:lang w:val="en-US"/>
        </w:rPr>
        <w:t xml:space="preserve">rom the </w:t>
      </w:r>
      <w:r>
        <w:rPr>
          <w:lang w:val="en-US"/>
        </w:rPr>
        <w:t>f</w:t>
      </w:r>
      <w:r w:rsidRPr="003741FE">
        <w:rPr>
          <w:lang w:val="en-US"/>
        </w:rPr>
        <w:t xml:space="preserve">inal </w:t>
      </w:r>
      <w:r>
        <w:rPr>
          <w:lang w:val="en-US"/>
        </w:rPr>
        <w:t>m</w:t>
      </w:r>
      <w:r w:rsidRPr="003741FE">
        <w:rPr>
          <w:lang w:val="en-US"/>
        </w:rPr>
        <w:t xml:space="preserve">ultivariable </w:t>
      </w:r>
      <w:r>
        <w:rPr>
          <w:lang w:val="en-US"/>
        </w:rPr>
        <w:t>m</w:t>
      </w:r>
      <w:r w:rsidRPr="003741FE">
        <w:rPr>
          <w:lang w:val="en-US"/>
        </w:rPr>
        <w:t xml:space="preserve">odel of </w:t>
      </w:r>
      <w:r>
        <w:rPr>
          <w:lang w:val="en-US"/>
        </w:rPr>
        <w:t>s</w:t>
      </w:r>
      <w:r w:rsidRPr="003741FE">
        <w:rPr>
          <w:lang w:val="en-US"/>
        </w:rPr>
        <w:t xml:space="preserve">evere </w:t>
      </w:r>
      <w:r>
        <w:rPr>
          <w:lang w:val="en-US"/>
        </w:rPr>
        <w:t>c</w:t>
      </w:r>
      <w:r w:rsidRPr="003741FE">
        <w:rPr>
          <w:lang w:val="en-US"/>
        </w:rPr>
        <w:t xml:space="preserve">aries </w:t>
      </w:r>
      <w:r>
        <w:rPr>
          <w:lang w:val="en-US"/>
        </w:rPr>
        <w:t>e</w:t>
      </w:r>
      <w:r w:rsidRPr="003741FE">
        <w:rPr>
          <w:lang w:val="en-US"/>
        </w:rPr>
        <w:t>xperience</w:t>
      </w:r>
      <w:r>
        <w:rPr>
          <w:lang w:val="en-US"/>
        </w:rPr>
        <w:t xml:space="preserve"> reported in </w:t>
      </w:r>
      <w:hyperlink r:id="rId19" w:history="1">
        <w:r>
          <w:rPr>
            <w:rStyle w:val="Hyperlink"/>
          </w:rPr>
          <w:t xml:space="preserve">Schluter and </w:t>
        </w:r>
        <w:proofErr w:type="spellStart"/>
        <w:r>
          <w:rPr>
            <w:rStyle w:val="Hyperlink"/>
          </w:rPr>
          <w:t>Mattingley</w:t>
        </w:r>
        <w:proofErr w:type="spellEnd"/>
        <w:r>
          <w:rPr>
            <w:rStyle w:val="Hyperlink"/>
          </w:rPr>
          <w:t xml:space="preserve"> 2020</w:t>
        </w:r>
      </w:hyperlink>
      <w:r w:rsidR="002F0403">
        <w:rPr>
          <w:rStyle w:val="FootnoteReference"/>
        </w:rPr>
        <w:footnoteReference w:id="5"/>
      </w:r>
    </w:p>
    <w:p w14:paraId="089FD2A3" w14:textId="77777777" w:rsidR="00851A75" w:rsidRPr="00FA6152" w:rsidRDefault="00851A75" w:rsidP="00A61D59">
      <w:pPr>
        <w:jc w:val="center"/>
        <w:rPr>
          <w:b/>
          <w:bCs/>
        </w:rPr>
      </w:pPr>
    </w:p>
    <w:p w14:paraId="12B2C472" w14:textId="77777777" w:rsidR="00A61D59" w:rsidRDefault="00B218C7" w:rsidP="00A61D59">
      <w:pPr>
        <w:spacing w:before="0" w:after="160" w:line="259" w:lineRule="auto"/>
        <w:jc w:val="center"/>
      </w:pPr>
      <w:bookmarkStart w:id="6" w:name="_Hlk68868648"/>
      <w:r w:rsidRPr="00FA6152">
        <w:rPr>
          <w:noProof/>
          <w:lang w:eastAsia="en-NZ"/>
        </w:rPr>
        <w:lastRenderedPageBreak/>
        <mc:AlternateContent>
          <mc:Choice Requires="wpg">
            <w:drawing>
              <wp:inline distT="0" distB="0" distL="0" distR="0" wp14:anchorId="6A841DDF" wp14:editId="11876BA9">
                <wp:extent cx="5158105" cy="1998345"/>
                <wp:effectExtent l="0" t="0" r="4445" b="1905"/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58105" cy="1998345"/>
                          <a:chOff x="0" y="0"/>
                          <a:chExt cx="6262611" cy="2429497"/>
                        </a:xfrm>
                      </wpg:grpSpPr>
                      <pic:pic xmlns:pic="http://schemas.openxmlformats.org/drawingml/2006/picture">
                        <pic:nvPicPr>
                          <pic:cNvPr id="11" name="Picture 11"/>
                          <pic:cNvPicPr>
                            <a:picLocks noChangeAspect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19495" cy="214439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12" name="Text Box 12"/>
                        <wps:cNvSpPr txBox="1"/>
                        <wps:spPr>
                          <a:xfrm>
                            <a:off x="143116" y="2162797"/>
                            <a:ext cx="6119495" cy="2667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0EF3CFE" w14:textId="1E24464C" w:rsidR="0000690D" w:rsidRPr="00D340BE" w:rsidRDefault="0000690D" w:rsidP="00A61D59">
                              <w:pPr>
                                <w:pStyle w:val="Caption"/>
                                <w:jc w:val="center"/>
                                <w:rPr>
                                  <w:noProof/>
                                </w:rPr>
                              </w:pPr>
                              <w:bookmarkStart w:id="7" w:name="_Ref68844070"/>
                              <w:r>
                                <w:t xml:space="preserve">Figure </w:t>
                              </w:r>
                              <w:bookmarkEnd w:id="7"/>
                              <w:r>
                                <w:t>8 Illustrative figure of how fluoride impacts teeth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A841DDF" id="Group 10" o:spid="_x0000_s1026" style="width:406.15pt;height:157.35pt;mso-position-horizontal-relative:char;mso-position-vertical-relative:line" coordsize="62626,242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1" o:spid="_x0000_s1027" type="#_x0000_t75" style="position:absolute;width:61194;height:2144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">
                  <v:imagedata r:id="rId21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2" o:spid="_x0000_s1028" type="#_x0000_t202" style="position:absolute;left:1431;top:21627;width:61195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" stroked="f">
                  <v:textbox inset="0,0,0,0">
                    <w:txbxContent>
                      <w:p w14:paraId="60EF3CFE" w14:textId="1E24464C" w:rsidR="0000690D" w:rsidRPr="00D340BE" w:rsidRDefault="0000690D" w:rsidP="00A61D59">
                        <w:pPr>
                          <w:pStyle w:val="Caption"/>
                          <w:jc w:val="center"/>
                          <w:rPr>
                            <w:noProof/>
                          </w:rPr>
                        </w:pPr>
                        <w:bookmarkStart w:id="8" w:name="_Ref68844070"/>
                        <w:r>
                          <w:t xml:space="preserve">Figure </w:t>
                        </w:r>
                        <w:bookmarkEnd w:id="8"/>
                        <w:r>
                          <w:t>8 Illustrative figure of how fluoride impacts teeth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bookmarkEnd w:id="6"/>
    </w:p>
    <w:p w14:paraId="434E4D9D" w14:textId="50382B0B" w:rsidR="002242BD" w:rsidRDefault="00A61D59" w:rsidP="00A61D59">
      <w:pPr>
        <w:spacing w:before="0" w:after="160" w:line="259" w:lineRule="auto"/>
        <w:jc w:val="center"/>
      </w:pPr>
      <w:r w:rsidRPr="00FA6152">
        <w:rPr>
          <w:noProof/>
          <w:lang w:eastAsia="en-NZ"/>
        </w:rPr>
        <mc:AlternateContent>
          <mc:Choice Requires="wpg">
            <w:drawing>
              <wp:anchor distT="0" distB="0" distL="114300" distR="114300" simplePos="0" relativeHeight="251682816" behindDoc="0" locked="0" layoutInCell="1" allowOverlap="1" wp14:anchorId="22828270" wp14:editId="72B11395">
                <wp:simplePos x="0" y="0"/>
                <wp:positionH relativeFrom="column">
                  <wp:posOffset>1047750</wp:posOffset>
                </wp:positionH>
                <wp:positionV relativeFrom="paragraph">
                  <wp:posOffset>267335</wp:posOffset>
                </wp:positionV>
                <wp:extent cx="3223260" cy="4352290"/>
                <wp:effectExtent l="0" t="0" r="0" b="0"/>
                <wp:wrapSquare wrapText="bothSides"/>
                <wp:docPr id="137" name="Group 1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23260" cy="4352290"/>
                          <a:chOff x="0" y="0"/>
                          <a:chExt cx="3756281" cy="5071305"/>
                        </a:xfrm>
                      </wpg:grpSpPr>
                      <pic:pic xmlns:pic="http://schemas.openxmlformats.org/drawingml/2006/picture">
                        <pic:nvPicPr>
                          <pic:cNvPr id="132" name="Picture 132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00780" cy="490156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136" name="Text Box 136"/>
                        <wps:cNvSpPr txBox="1"/>
                        <wps:spPr>
                          <a:xfrm>
                            <a:off x="55501" y="4804605"/>
                            <a:ext cx="3700780" cy="2667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BD710E6" w14:textId="77777777" w:rsidR="0000690D" w:rsidRPr="004B65D8" w:rsidRDefault="0000690D" w:rsidP="00511753">
                              <w:pPr>
                                <w:pStyle w:val="Caption"/>
                                <w:rPr>
                                  <w:b/>
                                  <w:bCs w:val="0"/>
                                  <w:noProof/>
                                  <w:color w:val="auto"/>
                                  <w:sz w:val="28"/>
                                </w:rPr>
                              </w:pPr>
                              <w:bookmarkStart w:id="9" w:name="_Ref68843796"/>
                              <w:r>
                                <w:t>Figure</w:t>
                              </w:r>
                              <w:bookmarkEnd w:id="9"/>
                              <w:r>
                                <w:t xml:space="preserve"> 7 Illustrative figure of how fluoride affects tooth enamel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2828270" id="Group 137" o:spid="_x0000_s1029" style="position:absolute;left:0;text-align:left;margin-left:82.5pt;margin-top:21.05pt;width:253.8pt;height:342.7pt;z-index:251682816;mso-position-horizontal-relative:text;mso-position-vertical-relative:text;mso-width-relative:margin;mso-height-relative:margin" coordsize="37562,507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">
                <v:shape id="Picture 132" o:spid="_x0000_s1030" type="#_x0000_t75" style="position:absolute;width:37007;height:490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">
                  <v:imagedata r:id="rId23" o:title=""/>
                </v:shape>
                <v:shape id="Text Box 136" o:spid="_x0000_s1031" type="#_x0000_t202" style="position:absolute;left:555;top:48046;width:37007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" stroked="f">
                  <v:textbox inset="0,0,0,0">
                    <w:txbxContent>
                      <w:p w14:paraId="2BD710E6" w14:textId="77777777" w:rsidR="0000690D" w:rsidRPr="004B65D8" w:rsidRDefault="0000690D" w:rsidP="00511753">
                        <w:pPr>
                          <w:pStyle w:val="Caption"/>
                          <w:rPr>
                            <w:b/>
                            <w:bCs w:val="0"/>
                            <w:noProof/>
                            <w:color w:val="auto"/>
                            <w:sz w:val="28"/>
                          </w:rPr>
                        </w:pPr>
                        <w:bookmarkStart w:id="10" w:name="_Ref68843796"/>
                        <w:r>
                          <w:t>Figure</w:t>
                        </w:r>
                        <w:bookmarkEnd w:id="10"/>
                        <w:r>
                          <w:t xml:space="preserve"> 7 Illustrative figure of how fluoride affects tooth enamel.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</w:p>
    <w:p w14:paraId="68F593A4" w14:textId="2C3389BF" w:rsidR="00511753" w:rsidRDefault="00FA6152" w:rsidP="005F7393">
      <w:r w:rsidRPr="00FA6152">
        <w:softHyphen/>
      </w:r>
      <w:r w:rsidRPr="00FA6152">
        <w:softHyphen/>
      </w:r>
      <w:r w:rsidR="00511753" w:rsidRPr="00511753">
        <w:rPr>
          <w:noProof/>
          <w:lang w:eastAsia="en-NZ"/>
        </w:rPr>
        <w:t xml:space="preserve"> </w:t>
      </w:r>
    </w:p>
    <w:p w14:paraId="0806699E" w14:textId="6EB07CC1" w:rsidR="00FA6152" w:rsidRPr="008621EE" w:rsidRDefault="008621EE" w:rsidP="008621EE">
      <w:pPr>
        <w:spacing w:before="0" w:after="160" w:line="259" w:lineRule="auto"/>
        <w:jc w:val="left"/>
        <w:rPr>
          <w:rFonts w:asciiTheme="majorHAnsi" w:eastAsiaTheme="majorEastAsia" w:hAnsiTheme="majorHAnsi" w:cstheme="majorBidi"/>
          <w:b/>
          <w:bCs/>
          <w:color w:val="7030A0"/>
          <w:sz w:val="26"/>
          <w:szCs w:val="26"/>
        </w:rPr>
      </w:pPr>
      <w:r>
        <w:rPr>
          <w:noProof/>
          <w:lang w:eastAsia="en-NZ"/>
        </w:rPr>
        <mc:AlternateContent>
          <mc:Choice Requires="wpg">
            <w:drawing>
              <wp:anchor distT="0" distB="0" distL="114300" distR="114300" simplePos="0" relativeHeight="251667456" behindDoc="0" locked="0" layoutInCell="1" allowOverlap="1" wp14:anchorId="287CC741" wp14:editId="70F0C472">
                <wp:simplePos x="0" y="0"/>
                <wp:positionH relativeFrom="column">
                  <wp:posOffset>1391285</wp:posOffset>
                </wp:positionH>
                <wp:positionV relativeFrom="paragraph">
                  <wp:posOffset>5141595</wp:posOffset>
                </wp:positionV>
                <wp:extent cx="2487295" cy="1800860"/>
                <wp:effectExtent l="0" t="0" r="8255" b="8890"/>
                <wp:wrapSquare wrapText="bothSides"/>
                <wp:docPr id="36" name="Group 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87295" cy="1800860"/>
                          <a:chOff x="0" y="0"/>
                          <a:chExt cx="2487930" cy="1801347"/>
                        </a:xfrm>
                      </wpg:grpSpPr>
                      <pic:pic xmlns:pic="http://schemas.openxmlformats.org/drawingml/2006/picture">
                        <pic:nvPicPr>
                          <pic:cNvPr id="31" name="Picture 3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51550" b="17648"/>
                          <a:stretch/>
                        </pic:blipFill>
                        <pic:spPr bwMode="auto">
                          <a:xfrm>
                            <a:off x="0" y="0"/>
                            <a:ext cx="2487930" cy="13392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2" name="Text Box 32"/>
                        <wps:cNvSpPr txBox="1"/>
                        <wps:spPr>
                          <a:xfrm>
                            <a:off x="85082" y="1328144"/>
                            <a:ext cx="2296746" cy="473203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FAF8BB0" w14:textId="29B2653C" w:rsidR="0000690D" w:rsidRPr="00782473" w:rsidRDefault="0000690D" w:rsidP="0046751A">
                              <w:pPr>
                                <w:pStyle w:val="Caption"/>
                                <w:rPr>
                                  <w:noProof/>
                                  <w:sz w:val="20"/>
                                  <w:szCs w:val="20"/>
                                </w:rPr>
                              </w:pPr>
                              <w:r>
                                <w:t xml:space="preserve">Figure 9 An </w:t>
                              </w:r>
                              <w:r w:rsidRPr="006354E8">
                                <w:t>example of mild dental fluorosis (</w:t>
                              </w:r>
                              <w:hyperlink r:id="rId25" w:history="1">
                                <w:r w:rsidRPr="002D3098">
                                  <w:rPr>
                                    <w:rStyle w:val="Hyperlink"/>
                                  </w:rPr>
                                  <w:t>CC BY-</w:t>
                                </w:r>
                                <w:r>
                                  <w:rPr>
                                    <w:rStyle w:val="Hyperlink"/>
                                  </w:rPr>
                                  <w:t>NC-ND</w:t>
                                </w:r>
                                <w:r w:rsidRPr="002D3098">
                                  <w:rPr>
                                    <w:rStyle w:val="Hyperlink"/>
                                  </w:rPr>
                                  <w:t xml:space="preserve"> 4.0</w:t>
                                </w:r>
                              </w:hyperlink>
                              <w:r w:rsidRPr="002D3098">
                                <w:t>)</w:t>
                              </w:r>
                              <w:r w:rsidRPr="006354E8">
                                <w:t xml:space="preserve"> fr</w:t>
                              </w:r>
                              <w:r>
                                <w:t xml:space="preserve">om </w:t>
                              </w:r>
                              <w:hyperlink r:id="rId26" w:history="1">
                                <w:r w:rsidRPr="0040051D">
                                  <w:rPr>
                                    <w:rStyle w:val="Hyperlink"/>
                                  </w:rPr>
                                  <w:t>Cavalheiro et al. 2017</w:t>
                                </w:r>
                              </w:hyperlink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87CC741" id="Group 36" o:spid="_x0000_s1032" style="position:absolute;margin-left:109.55pt;margin-top:404.85pt;width:195.85pt;height:141.8pt;z-index:251667456;mso-position-horizontal-relative:text;mso-position-vertical-relative:text;mso-width-relative:margin;mso-height-relative:margin" coordsize="24879,1801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">
                <v:shape id="Picture 31" o:spid="_x0000_s1033" type="#_x0000_t75" style="position:absolute;width:24879;height:133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">
                  <v:imagedata r:id="rId27" o:title="" cropbottom="11566f" cropright="33784f"/>
                </v:shape>
                <v:shape id="Text Box 32" o:spid="_x0000_s1034" type="#_x0000_t202" style="position:absolute;left:850;top:13281;width:22968;height:4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WvxK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" stroked="f">
                  <v:textbox style="mso-fit-shape-to-text:t" inset="0,0,0,0">
                    <w:txbxContent>
                      <w:p w14:paraId="0FAF8BB0" w14:textId="29B2653C" w:rsidR="0000690D" w:rsidRPr="00782473" w:rsidRDefault="0000690D" w:rsidP="0046751A">
                        <w:pPr>
                          <w:pStyle w:val="Caption"/>
                          <w:rPr>
                            <w:noProof/>
                            <w:sz w:val="20"/>
                            <w:szCs w:val="20"/>
                          </w:rPr>
                        </w:pPr>
                        <w:r>
                          <w:t xml:space="preserve">Figure 9 An </w:t>
                        </w:r>
                        <w:r w:rsidRPr="006354E8">
                          <w:t>example of mild dental fluorosis (</w:t>
                        </w:r>
                        <w:hyperlink r:id="rId28" w:history="1">
                          <w:r w:rsidRPr="002D3098">
                            <w:rPr>
                              <w:rStyle w:val="Hyperlink"/>
                            </w:rPr>
                            <w:t>CC BY-</w:t>
                          </w:r>
                          <w:r>
                            <w:rPr>
                              <w:rStyle w:val="Hyperlink"/>
                            </w:rPr>
                            <w:t>NC-ND</w:t>
                          </w:r>
                          <w:r w:rsidRPr="002D3098">
                            <w:rPr>
                              <w:rStyle w:val="Hyperlink"/>
                            </w:rPr>
                            <w:t xml:space="preserve"> 4.0</w:t>
                          </w:r>
                        </w:hyperlink>
                        <w:r w:rsidRPr="002D3098">
                          <w:t>)</w:t>
                        </w:r>
                        <w:r w:rsidRPr="006354E8">
                          <w:t xml:space="preserve"> fr</w:t>
                        </w:r>
                        <w:r>
                          <w:t xml:space="preserve">om </w:t>
                        </w:r>
                        <w:hyperlink r:id="rId29" w:history="1">
                          <w:r w:rsidRPr="0040051D">
                            <w:rPr>
                              <w:rStyle w:val="Hyperlink"/>
                            </w:rPr>
                            <w:t>Cavalheiro et al. 2017</w:t>
                          </w:r>
                        </w:hyperlink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 w:rsidR="00511753">
        <w:br w:type="page"/>
      </w:r>
    </w:p>
    <w:p w14:paraId="7FC83866" w14:textId="61DA5A3C" w:rsidR="00001A73" w:rsidRDefault="00001A73">
      <w:pPr>
        <w:spacing w:before="0" w:after="160" w:line="259" w:lineRule="auto"/>
        <w:jc w:val="left"/>
        <w:rPr>
          <w:caps/>
          <w:spacing w:val="15"/>
        </w:rPr>
      </w:pPr>
      <w:r w:rsidRPr="00FA6152">
        <w:rPr>
          <w:noProof/>
          <w:lang w:eastAsia="en-NZ"/>
        </w:rPr>
        <w:lastRenderedPageBreak/>
        <mc:AlternateContent>
          <mc:Choice Requires="wpg">
            <w:drawing>
              <wp:anchor distT="0" distB="0" distL="114300" distR="114300" simplePos="0" relativeHeight="251640832" behindDoc="0" locked="0" layoutInCell="1" allowOverlap="1" wp14:anchorId="3746F573" wp14:editId="1675E7D7">
                <wp:simplePos x="0" y="0"/>
                <wp:positionH relativeFrom="column">
                  <wp:posOffset>1030693</wp:posOffset>
                </wp:positionH>
                <wp:positionV relativeFrom="paragraph">
                  <wp:posOffset>0</wp:posOffset>
                </wp:positionV>
                <wp:extent cx="3395980" cy="4536439"/>
                <wp:effectExtent l="0" t="0" r="0" b="0"/>
                <wp:wrapSquare wrapText="bothSides"/>
                <wp:docPr id="15" name="Group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95980" cy="4536439"/>
                          <a:chOff x="0" y="-112138"/>
                          <a:chExt cx="3395980" cy="4541189"/>
                        </a:xfrm>
                      </wpg:grpSpPr>
                      <pic:pic xmlns:pic="http://schemas.openxmlformats.org/drawingml/2006/picture">
                        <pic:nvPicPr>
                          <pic:cNvPr id="17" name="Picture 17"/>
                          <pic:cNvPicPr>
                            <a:picLocks noChangeAspect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-112138"/>
                            <a:ext cx="3395980" cy="406654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18" name="Text Box 18"/>
                        <wps:cNvSpPr txBox="1"/>
                        <wps:spPr>
                          <a:xfrm>
                            <a:off x="0" y="3955481"/>
                            <a:ext cx="3395980" cy="47357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1BF336C" w14:textId="6812EA1A" w:rsidR="0000690D" w:rsidRPr="000768A6" w:rsidRDefault="0000690D" w:rsidP="00FA6152">
                              <w:pPr>
                                <w:pStyle w:val="Caption"/>
                              </w:pPr>
                              <w:r>
                                <w:t xml:space="preserve">Figure 10 </w:t>
                              </w:r>
                              <w:r w:rsidRPr="00C1524D">
                                <w:t xml:space="preserve">Categories of dental fluorosis used in the 2009 New Zealand Oral Health Survey (see </w:t>
                              </w:r>
                              <w:hyperlink r:id="rId31" w:history="1">
                                <w:r w:rsidRPr="004A187D">
                                  <w:rPr>
                                    <w:rStyle w:val="Hyperlink"/>
                                  </w:rPr>
                                  <w:t>methodology report</w:t>
                                </w:r>
                              </w:hyperlink>
                              <w:r w:rsidRPr="00C1524D"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746F573" id="Group 15" o:spid="_x0000_s1035" style="position:absolute;margin-left:81.15pt;margin-top:0;width:267.4pt;height:357.2pt;z-index:251640832;mso-position-horizontal-relative:text;mso-position-vertical-relative:text" coordorigin=",-1121" coordsize="33959,4541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">
                <v:shape id="Picture 17" o:spid="_x0000_s1036" type="#_x0000_t75" style="position:absolute;top:-1121;width:33959;height:406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">
                  <v:imagedata r:id="rId32" o:title=""/>
                </v:shape>
                <v:shape id="Text Box 18" o:spid="_x0000_s1037" type="#_x0000_t202" style="position:absolute;top:39554;width:33959;height:473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B5fA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IGVX2QAvbwCAAD//wMAUEsBAi0AFAAGAAgAAAAhANvh9svuAAAAhQEAABMAAAAAAAAA&#10;AAAAAAAAAAAAAFtDb250ZW50X1R5cGVzXS54bWxQSwECLQAUAAYACAAAACEAWvQsW78AAAAVAQAA&#10;CwAAAAAAAAAAAAAAAAAfAQAAX3JlbHMvLnJlbHNQSwECLQAUAAYACAAAACEA6AeXwMYAAADbAAAA&#10;DwAAAAAAAAAAAAAAAAAHAgAAZHJzL2Rvd25yZXYueG1sUEsFBgAAAAADAAMAtwAAAPoCAAAAAA==&#10;" stroked="f">
                  <v:textbox style="mso-fit-shape-to-text:t" inset="0,0,0,0">
                    <w:txbxContent>
                      <w:p w14:paraId="01BF336C" w14:textId="6812EA1A" w:rsidR="0000690D" w:rsidRPr="000768A6" w:rsidRDefault="0000690D" w:rsidP="00FA6152">
                        <w:pPr>
                          <w:pStyle w:val="Caption"/>
                        </w:pPr>
                        <w:r>
                          <w:t xml:space="preserve">Figure 10 </w:t>
                        </w:r>
                        <w:r w:rsidRPr="00C1524D">
                          <w:t xml:space="preserve">Categories of dental fluorosis used in the 2009 New Zealand Oral Health Survey (see </w:t>
                        </w:r>
                        <w:hyperlink r:id="rId33" w:history="1">
                          <w:r w:rsidRPr="004A187D">
                            <w:rPr>
                              <w:rStyle w:val="Hyperlink"/>
                            </w:rPr>
                            <w:t>methodology report</w:t>
                          </w:r>
                        </w:hyperlink>
                        <w:r w:rsidRPr="00C1524D">
                          <w:t>)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 w:rsidRPr="00FA6152">
        <w:rPr>
          <w:noProof/>
          <w:lang w:eastAsia="en-NZ"/>
        </w:rPr>
        <mc:AlternateContent>
          <mc:Choice Requires="wpg">
            <w:drawing>
              <wp:anchor distT="0" distB="0" distL="114300" distR="114300" simplePos="0" relativeHeight="251641856" behindDoc="0" locked="0" layoutInCell="1" allowOverlap="1" wp14:anchorId="7EB3B4FE" wp14:editId="444BEE42">
                <wp:simplePos x="0" y="0"/>
                <wp:positionH relativeFrom="column">
                  <wp:posOffset>1245989</wp:posOffset>
                </wp:positionH>
                <wp:positionV relativeFrom="paragraph">
                  <wp:posOffset>4902200</wp:posOffset>
                </wp:positionV>
                <wp:extent cx="2525395" cy="3498215"/>
                <wp:effectExtent l="0" t="0" r="8255" b="6985"/>
                <wp:wrapSquare wrapText="bothSides"/>
                <wp:docPr id="46" name="Group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525395" cy="3498215"/>
                          <a:chOff x="0" y="0"/>
                          <a:chExt cx="3383280" cy="4688973"/>
                        </a:xfrm>
                      </wpg:grpSpPr>
                      <pic:pic xmlns:pic="http://schemas.openxmlformats.org/drawingml/2006/picture">
                        <pic:nvPicPr>
                          <pic:cNvPr id="40" name="Picture 40"/>
                          <pic:cNvPicPr>
                            <a:picLocks noChangeAspect="1"/>
                          </pic:cNvPicPr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83280" cy="38227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45" name="Text Box 45"/>
                        <wps:cNvSpPr txBox="1"/>
                        <wps:spPr>
                          <a:xfrm>
                            <a:off x="0" y="3758134"/>
                            <a:ext cx="3383280" cy="93083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0AAF74D" w14:textId="357B21A2" w:rsidR="0000690D" w:rsidRPr="002C6CF4" w:rsidRDefault="0000690D" w:rsidP="00FA6152">
                              <w:pPr>
                                <w:pStyle w:val="Caption"/>
                                <w:rPr>
                                  <w:b/>
                                  <w:bCs w:val="0"/>
                                  <w:noProof/>
                                </w:rPr>
                              </w:pPr>
                              <w:r>
                                <w:t xml:space="preserve">Figure 11 Prevalence and severity of dental fluorosis in Aotearoa New Zealand in 2009 (see </w:t>
                              </w:r>
                              <w:hyperlink r:id="rId35" w:history="1">
                                <w:r w:rsidRPr="004F156A">
                                  <w:rPr>
                                    <w:rStyle w:val="Hyperlink"/>
                                  </w:rPr>
                                  <w:t>2009 New Zealand Oral Health Survey</w:t>
                                </w:r>
                              </w:hyperlink>
                              <w:r>
                                <w:t>)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EB3B4FE" id="Group 46" o:spid="_x0000_s1038" style="position:absolute;margin-left:98.1pt;margin-top:386pt;width:198.85pt;height:275.45pt;z-index:251641856;mso-position-horizontal-relative:text;mso-position-vertical-relative:text;mso-width-relative:margin;mso-height-relative:margin" coordsize="33832,4688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">
                <v:shape id="Picture 40" o:spid="_x0000_s1039" type="#_x0000_t75" style="position:absolute;width:33832;height:382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">
                  <v:imagedata r:id="rId36" o:title=""/>
                </v:shape>
                <v:shape id="Text Box 45" o:spid="_x0000_s1040" type="#_x0000_t202" style="position:absolute;top:37581;width:33832;height:93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50AAF74D" w14:textId="357B21A2" w:rsidR="0000690D" w:rsidRPr="002C6CF4" w:rsidRDefault="0000690D" w:rsidP="00FA6152">
                        <w:pPr>
                          <w:pStyle w:val="Caption"/>
                          <w:rPr>
                            <w:b/>
                            <w:bCs w:val="0"/>
                            <w:noProof/>
                          </w:rPr>
                        </w:pPr>
                        <w:r>
                          <w:t xml:space="preserve">Figure 11 Prevalence and severity of dental fluorosis in Aotearoa New Zealand in 2009 (see </w:t>
                        </w:r>
                        <w:hyperlink r:id="rId37" w:history="1">
                          <w:r w:rsidRPr="004F156A">
                            <w:rPr>
                              <w:rStyle w:val="Hyperlink"/>
                            </w:rPr>
                            <w:t>2009 New Zealand Oral Health Survey</w:t>
                          </w:r>
                        </w:hyperlink>
                        <w:r>
                          <w:t>).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>
        <w:br w:type="page"/>
      </w:r>
    </w:p>
    <w:p w14:paraId="3FF17458" w14:textId="77392BC8" w:rsidR="00A61D59" w:rsidRDefault="00A61D59" w:rsidP="00FA6152">
      <w:r w:rsidRPr="00FA6152">
        <w:rPr>
          <w:noProof/>
          <w:lang w:eastAsia="en-NZ"/>
        </w:rPr>
        <w:lastRenderedPageBreak/>
        <mc:AlternateContent>
          <mc:Choice Requires="wpg">
            <w:drawing>
              <wp:anchor distT="0" distB="0" distL="114300" distR="114300" simplePos="0" relativeHeight="251646976" behindDoc="0" locked="0" layoutInCell="1" allowOverlap="1" wp14:anchorId="677528D9" wp14:editId="046E7B11">
                <wp:simplePos x="0" y="0"/>
                <wp:positionH relativeFrom="column">
                  <wp:posOffset>1259205</wp:posOffset>
                </wp:positionH>
                <wp:positionV relativeFrom="paragraph">
                  <wp:posOffset>0</wp:posOffset>
                </wp:positionV>
                <wp:extent cx="2609850" cy="2299335"/>
                <wp:effectExtent l="0" t="0" r="0" b="5715"/>
                <wp:wrapSquare wrapText="bothSides"/>
                <wp:docPr id="144" name="Group 14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609850" cy="2299335"/>
                          <a:chOff x="0" y="0"/>
                          <a:chExt cx="3144578" cy="2770505"/>
                        </a:xfrm>
                      </wpg:grpSpPr>
                      <wps:wsp>
                        <wps:cNvPr id="141" name="Text Box 141"/>
                        <wps:cNvSpPr txBox="1"/>
                        <wps:spPr>
                          <a:xfrm>
                            <a:off x="47683" y="2297430"/>
                            <a:ext cx="3096895" cy="4730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667BD9" w14:textId="5A752AC1" w:rsidR="0000690D" w:rsidRPr="00795CA0" w:rsidRDefault="0000690D" w:rsidP="00FA6152">
                              <w:pPr>
                                <w:pStyle w:val="Caption"/>
                                <w:rPr>
                                  <w:b/>
                                  <w:bCs w:val="0"/>
                                  <w:noProof/>
                                  <w:color w:val="auto"/>
                                  <w:sz w:val="28"/>
                                </w:rPr>
                              </w:pPr>
                              <w:r>
                                <w:t xml:space="preserve">Figure 12 Retention of absorbed fluoride in adults and infants. See </w:t>
                              </w:r>
                              <w:hyperlink r:id="rId38" w:history="1">
                                <w:r w:rsidRPr="00CC7D0C">
                                  <w:rPr>
                                    <w:rStyle w:val="Hyperlink"/>
                                  </w:rPr>
                                  <w:t>WHO</w:t>
                                </w:r>
                              </w:hyperlink>
                              <w:r>
                                <w:t xml:space="preserve">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ADDIN EN.CITE &lt;EndNote&gt;&lt;Cite&gt;&lt;Author&gt;Fawell&lt;/Author&gt;&lt;Year&gt;2006&lt;/Year&gt;&lt;RecNum&gt;48&lt;/RecNum&gt;&lt;record&gt;&lt;rec-number&gt;48&lt;/rec-number&gt;&lt;foreign-keys&gt;&lt;key app="EN" db-id="effpe5x9t29s99ex095pfwtreew95pr50e5v" timestamp="1617873051"&gt;48&lt;/key&gt;&lt;/foreign-keys&gt;&lt;ref-type name="Report"&gt;27&lt;/ref-type&gt;&lt;contributors&gt;&lt;authors&gt;&lt;author&gt;J Fawell&lt;/author&gt;&lt;author&gt;K Bailey&lt;/author&gt;&lt;author&gt;J Chilton&lt;/author&gt;&lt;author&gt;E Dahi&lt;/author&gt;&lt;author&gt;L Fewtrell&lt;/author&gt;&lt;author&gt;Y Magara&lt;/author&gt;&lt;/authors&gt;&lt;tertiary-authors&gt;&lt;author&gt;IWA Publishing&lt;/author&gt;&lt;/tertiary-authors&gt;&lt;/contributors&gt;&lt;titles&gt;&lt;title&gt;Fluoride in drinking-water &lt;/title&gt;&lt;/titles&gt;&lt;pages&gt;134&lt;/pages&gt;&lt;dates&gt;&lt;year&gt;2006&lt;/year&gt;&lt;/dates&gt;&lt;pub-location&gt;London&lt;/pub-location&gt;&lt;publisher&gt;World Health Organization&lt;/publisher&gt;&lt;urls&gt;&lt;/urls&gt;&lt;/record&gt;&lt;/Cite&gt;&lt;/EndNote&gt;</w:instrText>
                              </w:r>
                              <w:r>
                                <w:fldChar w:fldCharType="end"/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43" name="Picture 143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6895" cy="236537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77528D9" id="Group 144" o:spid="_x0000_s1041" style="position:absolute;left:0;text-align:left;margin-left:99.15pt;margin-top:0;width:205.5pt;height:181.05pt;z-index:251646976;mso-position-horizontal-relative:text;mso-position-vertical-relative:text;mso-width-relative:margin;mso-height-relative:margin" coordsize="31445,277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">
                <v:shape id="Text Box 141" o:spid="_x0000_s1042" type="#_x0000_t202" style="position:absolute;left:476;top:22974;width:30969;height:47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" stroked="f">
                  <v:textbox inset="0,0,0,0">
                    <w:txbxContent>
                      <w:p w14:paraId="2E667BD9" w14:textId="5A752AC1" w:rsidR="0000690D" w:rsidRPr="00795CA0" w:rsidRDefault="0000690D" w:rsidP="00FA6152">
                        <w:pPr>
                          <w:pStyle w:val="Caption"/>
                          <w:rPr>
                            <w:b/>
                            <w:bCs w:val="0"/>
                            <w:noProof/>
                            <w:color w:val="auto"/>
                            <w:sz w:val="28"/>
                          </w:rPr>
                        </w:pPr>
                        <w:r>
                          <w:t xml:space="preserve">Figure 12 Retention of absorbed fluoride in adults and infants. See </w:t>
                        </w:r>
                        <w:hyperlink r:id="rId40" w:history="1">
                          <w:r w:rsidRPr="00CC7D0C">
                            <w:rPr>
                              <w:rStyle w:val="Hyperlink"/>
                            </w:rPr>
                            <w:t>WHO</w:t>
                          </w:r>
                        </w:hyperlink>
                        <w:r>
                          <w:t xml:space="preserve"> </w:t>
                        </w:r>
                        <w:r>
                          <w:fldChar w:fldCharType="begin"/>
                        </w:r>
                        <w:r>
                          <w:instrText xml:space="preserve"> ADDIN EN.CITE &lt;EndNote&gt;&lt;Cite&gt;&lt;Author&gt;Fawell&lt;/Author&gt;&lt;Year&gt;2006&lt;/Year&gt;&lt;RecNum&gt;48&lt;/RecNum&gt;&lt;record&gt;&lt;rec-number&gt;48&lt;/rec-number&gt;&lt;foreign-keys&gt;&lt;key app="EN" db-id="effpe5x9t29s99ex095pfwtreew95pr50e5v" timestamp="1617873051"&gt;48&lt;/key&gt;&lt;/foreign-keys&gt;&lt;ref-type name="Report"&gt;27&lt;/ref-type&gt;&lt;contributors&gt;&lt;authors&gt;&lt;author&gt;J Fawell&lt;/author&gt;&lt;author&gt;K Bailey&lt;/author&gt;&lt;author&gt;J Chilton&lt;/author&gt;&lt;author&gt;E Dahi&lt;/author&gt;&lt;author&gt;L Fewtrell&lt;/author&gt;&lt;author&gt;Y Magara&lt;/author&gt;&lt;/authors&gt;&lt;tertiary-authors&gt;&lt;author&gt;IWA Publishing&lt;/author&gt;&lt;/tertiary-authors&gt;&lt;/contributors&gt;&lt;titles&gt;&lt;title&gt;Fluoride in drinking-water &lt;/title&gt;&lt;/titles&gt;&lt;pages&gt;134&lt;/pages&gt;&lt;dates&gt;&lt;year&gt;2006&lt;/year&gt;&lt;/dates&gt;&lt;pub-location&gt;London&lt;/pub-location&gt;&lt;publisher&gt;World Health Organization&lt;/publisher&gt;&lt;urls&gt;&lt;/urls&gt;&lt;/record&gt;&lt;/Cite&gt;&lt;/EndNote&gt;</w:instrText>
                        </w:r>
                        <w:r>
                          <w:fldChar w:fldCharType="end"/>
                        </w:r>
                      </w:p>
                    </w:txbxContent>
                  </v:textbox>
                </v:shape>
                <v:shape id="Picture 143" o:spid="_x0000_s1043" type="#_x0000_t75" style="position:absolute;width:30968;height:236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">
                  <v:imagedata r:id="rId41" o:title=""/>
                </v:shape>
                <w10:wrap type="square"/>
              </v:group>
            </w:pict>
          </mc:Fallback>
        </mc:AlternateContent>
      </w:r>
    </w:p>
    <w:p w14:paraId="147C7DCF" w14:textId="67518726" w:rsidR="00FA6152" w:rsidRDefault="00FA6152" w:rsidP="00FA6152"/>
    <w:p w14:paraId="3DBAA16F" w14:textId="71DED38A" w:rsidR="00A61D59" w:rsidRDefault="00A61D59" w:rsidP="00FA6152"/>
    <w:p w14:paraId="0C663A4A" w14:textId="48D6E4C0" w:rsidR="00A61D59" w:rsidRDefault="00A61D59" w:rsidP="00FA6152"/>
    <w:p w14:paraId="7712789B" w14:textId="1AA9D0DD" w:rsidR="00A61D59" w:rsidRDefault="00A61D59" w:rsidP="00FA6152"/>
    <w:p w14:paraId="7FBE802E" w14:textId="4A485301" w:rsidR="00A61D59" w:rsidRDefault="00A61D59" w:rsidP="00FA6152"/>
    <w:p w14:paraId="53A53596" w14:textId="0405AEBC" w:rsidR="00A61D59" w:rsidRDefault="00A61D59" w:rsidP="00FA6152"/>
    <w:p w14:paraId="690D23B5" w14:textId="381FC68C" w:rsidR="00A61D59" w:rsidRDefault="00A61D59" w:rsidP="00FA6152"/>
    <w:p w14:paraId="3610C300" w14:textId="3C159E2F" w:rsidR="00A61D59" w:rsidRDefault="00A61D59" w:rsidP="00FA6152"/>
    <w:p w14:paraId="61661E83" w14:textId="77777777" w:rsidR="00A61D59" w:rsidRPr="00FA6152" w:rsidRDefault="00A61D59" w:rsidP="00A61D59">
      <w:pPr>
        <w:jc w:val="center"/>
      </w:pPr>
      <w:r>
        <w:rPr>
          <w:noProof/>
        </w:rPr>
        <w:lastRenderedPageBreak/>
        <w:drawing>
          <wp:inline distT="0" distB="0" distL="0" distR="0" wp14:anchorId="0BD5242E" wp14:editId="0AD9B841">
            <wp:extent cx="4078605" cy="660844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8605" cy="66084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97DA1C" w14:textId="5D7E4A49" w:rsidR="00FA6152" w:rsidRPr="00A61D59" w:rsidRDefault="00A61D59" w:rsidP="00A61D59">
      <w:pPr>
        <w:pStyle w:val="Caption"/>
        <w:jc w:val="center"/>
        <w:rPr>
          <w:b/>
          <w:bCs w:val="0"/>
          <w:noProof/>
          <w:color w:val="auto"/>
          <w:sz w:val="28"/>
        </w:rPr>
      </w:pPr>
      <w:r>
        <w:t>Figure 13</w:t>
      </w:r>
      <w:r w:rsidRPr="007A06E6">
        <w:t xml:space="preserve"> </w:t>
      </w:r>
      <w:r>
        <w:t>The recommended fluoride intake in Aotearoa New Zealand varies by age and sex. See Nutrient Reference Values set by the Australian and New Zealand Governments</w:t>
      </w:r>
      <w:r>
        <w:fldChar w:fldCharType="begin"/>
      </w:r>
      <w:r>
        <w:instrText xml:space="preserve"> ADDIN EN.CITE &lt;EndNote&gt;&lt;Cite&gt;&lt;Author&gt;Australian Government Department of Health and New Zealand Ministry of Health&lt;/Author&gt;&lt;Year&gt;2017&lt;/Year&gt;&lt;RecNum&gt;35&lt;/RecNum&gt;&lt;record&gt;&lt;rec-number&gt;35&lt;/rec-number&gt;&lt;foreign-keys&gt;&lt;key app="EN" db-id="effpe5x9t29s99ex095pfwtreew95pr50e5v" timestamp="1616465834"&gt;35&lt;/key&gt;&lt;/foreign-keys&gt;&lt;ref-type name="Report"&gt;27&lt;/ref-type&gt;&lt;contributors&gt;&lt;authors&gt;&lt;author&gt;Australian Government Department of Health and New Zealand Ministry of Health,&lt;/author&gt;&lt;/authors&gt;&lt;/contributors&gt;&lt;titles&gt;&lt;title&gt;Australian and New Zealand nutrient reference values for fluoride. A report prepared for the Australian Government Department of Health and the New Zealand Ministry of Health.&lt;/title&gt;&lt;/titles&gt;&lt;pages&gt;97&lt;/pages&gt;&lt;dates&gt;&lt;year&gt;2017&lt;/year&gt;&lt;/dates&gt;&lt;urls&gt;&lt;/urls&gt;&lt;/record&gt;&lt;/Cite&gt;&lt;/EndNote&gt;</w:instrText>
      </w:r>
      <w:r>
        <w:fldChar w:fldCharType="end"/>
      </w:r>
      <w:r>
        <w:t>.</w:t>
      </w:r>
    </w:p>
    <w:p w14:paraId="7381BA74" w14:textId="23D0F53F" w:rsidR="00FF5091" w:rsidRPr="00FA6152" w:rsidRDefault="00FF5091" w:rsidP="00FA6152"/>
    <w:p w14:paraId="3F9733AC" w14:textId="35E31198" w:rsidR="00FA6152" w:rsidRPr="00FA6152" w:rsidRDefault="00FA6152" w:rsidP="00FA6152"/>
    <w:p w14:paraId="26A61C9C" w14:textId="31B3A58B" w:rsidR="00FA6152" w:rsidRPr="00FA6152" w:rsidRDefault="00FA6152" w:rsidP="00FA6152"/>
    <w:p w14:paraId="4DA45F51" w14:textId="77777777" w:rsidR="00FA6152" w:rsidRPr="00FA6152" w:rsidRDefault="00FA6152" w:rsidP="00FA6152"/>
    <w:p w14:paraId="35E98DAE" w14:textId="2FA9F1ED" w:rsidR="00FA6152" w:rsidRPr="00FA6152" w:rsidRDefault="00FA6152" w:rsidP="00FA6152"/>
    <w:p w14:paraId="5BED0B39" w14:textId="350980F3" w:rsidR="00FA6152" w:rsidRPr="00FA6152" w:rsidRDefault="00FA6152" w:rsidP="00FA6152">
      <w:pPr>
        <w:rPr>
          <w:b/>
          <w:bCs/>
        </w:rPr>
      </w:pPr>
      <w:r w:rsidRPr="00FA6152">
        <w:br w:type="page"/>
      </w:r>
    </w:p>
    <w:p w14:paraId="2BB0343F" w14:textId="41275728" w:rsidR="00CC60AB" w:rsidRDefault="00CC60AB">
      <w:pPr>
        <w:spacing w:before="0" w:after="160" w:line="259" w:lineRule="auto"/>
        <w:jc w:val="left"/>
      </w:pPr>
      <w:r w:rsidRPr="00FA6152">
        <w:rPr>
          <w:noProof/>
          <w:lang w:eastAsia="en-NZ"/>
        </w:rPr>
        <w:lastRenderedPageBreak/>
        <mc:AlternateContent>
          <mc:Choice Requires="wpg">
            <w:drawing>
              <wp:anchor distT="0" distB="0" distL="114300" distR="114300" simplePos="0" relativeHeight="251654144" behindDoc="0" locked="0" layoutInCell="1" allowOverlap="1" wp14:anchorId="3B4EDF78" wp14:editId="2705F9A9">
                <wp:simplePos x="0" y="0"/>
                <wp:positionH relativeFrom="column">
                  <wp:posOffset>265223</wp:posOffset>
                </wp:positionH>
                <wp:positionV relativeFrom="paragraph">
                  <wp:posOffset>370</wp:posOffset>
                </wp:positionV>
                <wp:extent cx="5033010" cy="4145280"/>
                <wp:effectExtent l="0" t="0" r="0" b="7620"/>
                <wp:wrapSquare wrapText="bothSides"/>
                <wp:docPr id="20" name="Group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33010" cy="4145280"/>
                          <a:chOff x="0" y="0"/>
                          <a:chExt cx="5033010" cy="4145280"/>
                        </a:xfrm>
                      </wpg:grpSpPr>
                      <pic:pic xmlns:pic="http://schemas.openxmlformats.org/drawingml/2006/picture">
                        <pic:nvPicPr>
                          <pic:cNvPr id="21" name="Picture 21"/>
                          <pic:cNvPicPr>
                            <a:picLocks noChangeAspect="1"/>
                          </pic:cNvPicPr>
                        </pic:nvPicPr>
                        <pic:blipFill>
                          <a:blip r:embed="rId4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33010" cy="382841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22" name="Text Box 22"/>
                        <wps:cNvSpPr txBox="1"/>
                        <wps:spPr>
                          <a:xfrm>
                            <a:off x="0" y="3832225"/>
                            <a:ext cx="5033010" cy="31305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9F7B833" w14:textId="6C1041A3" w:rsidR="0000690D" w:rsidRPr="00AE1C9D" w:rsidRDefault="0000690D" w:rsidP="00A61D59">
                              <w:pPr>
                                <w:pStyle w:val="Caption"/>
                                <w:jc w:val="center"/>
                                <w:rPr>
                                  <w:noProof/>
                                </w:rPr>
                              </w:pPr>
                              <w:r>
                                <w:t xml:space="preserve">Figure 14 Reference values for males in Australia and New Zealand, the United States and Europe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ADDIN EN.CITE &lt;EndNote&gt;&lt;Cite&gt;&lt;Author&gt;European Food Safety Authority&lt;/Author&gt;&lt;Year&gt;2019&lt;/Year&gt;&lt;RecNum&gt;37&lt;/RecNum&gt;&lt;record&gt;&lt;rec-number&gt;37&lt;/rec-number&gt;&lt;foreign-keys&gt;&lt;key app="EN" db-id="effpe5x9t29s99ex095pfwtreew95pr50e5v" timestamp="1616971263"&gt;37&lt;/key&gt;&lt;/foreign-keys&gt;&lt;ref-type name="Report"&gt;27&lt;/ref-type&gt;&lt;contributors&gt;&lt;authors&gt;&lt;author&gt;European Food Safety Authority,&lt;/author&gt;&lt;/authors&gt;&lt;/contributors&gt;&lt;titles&gt;&lt;title&gt;Dietary reference values for nutrients. Summary report&lt;/title&gt;&lt;secondary-title&gt;EFSA supporting publication 2017:e15121&lt;/secondary-title&gt;&lt;/titles&gt;&lt;pages&gt;98&lt;/pages&gt;&lt;dates&gt;&lt;year&gt;2019&lt;/year&gt;&lt;/dates&gt;&lt;urls&gt;&lt;/urls&gt;&lt;electronic-resource-num&gt;10.2903/sp.efsa.2017.e15121&lt;/electronic-resource-num&gt;&lt;/record&gt;&lt;/Cite&gt;&lt;/EndNote&gt;</w:instrText>
                              </w:r>
                              <w:r>
                                <w:fldChar w:fldCharType="end"/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B4EDF78" id="Group 20" o:spid="_x0000_s1044" style="position:absolute;margin-left:20.9pt;margin-top:.05pt;width:396.3pt;height:326.4pt;z-index:251654144;mso-position-horizontal-relative:text;mso-position-vertical-relative:text" coordsize="50330,414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">
                <v:shape id="Picture 21" o:spid="_x0000_s1045" type="#_x0000_t75" style="position:absolute;width:50330;height:382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">
                  <v:imagedata r:id="rId44" o:title=""/>
                </v:shape>
                <v:shape id="Text Box 22" o:spid="_x0000_s1046" type="#_x0000_t202" style="position:absolute;top:38322;width:50330;height:31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" stroked="f">
                  <v:textbox style="mso-fit-shape-to-text:t" inset="0,0,0,0">
                    <w:txbxContent>
                      <w:p w14:paraId="59F7B833" w14:textId="6C1041A3" w:rsidR="0000690D" w:rsidRPr="00AE1C9D" w:rsidRDefault="0000690D" w:rsidP="00A61D59">
                        <w:pPr>
                          <w:pStyle w:val="Caption"/>
                          <w:jc w:val="center"/>
                          <w:rPr>
                            <w:noProof/>
                          </w:rPr>
                        </w:pPr>
                        <w:r>
                          <w:t xml:space="preserve">Figure 14 Reference values for males in Australia and New Zealand, the United States and Europe </w:t>
                        </w:r>
                        <w:r>
                          <w:fldChar w:fldCharType="begin"/>
                        </w:r>
                        <w:r>
                          <w:instrText xml:space="preserve"> ADDIN EN.CITE &lt;EndNote&gt;&lt;Cite&gt;&lt;Author&gt;European Food Safety Authority&lt;/Author&gt;&lt;Year&gt;2019&lt;/Year&gt;&lt;RecNum&gt;37&lt;/RecNum&gt;&lt;record&gt;&lt;rec-number&gt;37&lt;/rec-number&gt;&lt;foreign-keys&gt;&lt;key app="EN" db-id="effpe5x9t29s99ex095pfwtreew95pr50e5v" timestamp="1616971263"&gt;37&lt;/key&gt;&lt;/foreign-keys&gt;&lt;ref-type name="Report"&gt;27&lt;/ref-type&gt;&lt;contributors&gt;&lt;authors&gt;&lt;author&gt;European Food Safety Authority,&lt;/author&gt;&lt;/authors&gt;&lt;/contributors&gt;&lt;titles&gt;&lt;title&gt;Dietary reference values for nutrients. Summary report&lt;/title&gt;&lt;secondary-title&gt;EFSA supporting publication 2017:e15121&lt;/secondary-title&gt;&lt;/titles&gt;&lt;pages&gt;98&lt;/pages&gt;&lt;dates&gt;&lt;year&gt;2019&lt;/year&gt;&lt;/dates&gt;&lt;urls&gt;&lt;/urls&gt;&lt;electronic-resource-num&gt;10.2903/sp.efsa.2017.e15121&lt;/electronic-resource-num&gt;&lt;/record&gt;&lt;/Cite&gt;&lt;/EndNote&gt;</w:instrText>
                        </w:r>
                        <w:r>
                          <w:fldChar w:fldCharType="end"/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>
        <w:br w:type="page"/>
      </w:r>
    </w:p>
    <w:p w14:paraId="0AAE2A8A" w14:textId="58B7EF26" w:rsidR="00FA6152" w:rsidRPr="00FA6152" w:rsidRDefault="00E96A6A" w:rsidP="00A61D59">
      <w:pPr>
        <w:jc w:val="center"/>
      </w:pPr>
      <w:r>
        <w:rPr>
          <w:noProof/>
        </w:rPr>
        <w:lastRenderedPageBreak/>
        <w:drawing>
          <wp:inline distT="0" distB="0" distL="0" distR="0" wp14:anchorId="51108C96" wp14:editId="2B479AE4">
            <wp:extent cx="4895215" cy="3420110"/>
            <wp:effectExtent l="0" t="0" r="0" b="889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5215" cy="34201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244E0F9" w14:textId="57F6FC0E" w:rsidR="00FA6152" w:rsidRPr="00FA6152" w:rsidRDefault="00E96A6A" w:rsidP="00FA6152">
      <w:pPr>
        <w:rPr>
          <w:b/>
          <w:bCs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393084D8" wp14:editId="0FBF72AD">
                <wp:simplePos x="0" y="0"/>
                <wp:positionH relativeFrom="column">
                  <wp:posOffset>104775</wp:posOffset>
                </wp:positionH>
                <wp:positionV relativeFrom="paragraph">
                  <wp:posOffset>104775</wp:posOffset>
                </wp:positionV>
                <wp:extent cx="4895215" cy="313055"/>
                <wp:effectExtent l="0" t="0" r="635" b="0"/>
                <wp:wrapSquare wrapText="bothSides"/>
                <wp:docPr id="56" name="Text Box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95215" cy="3130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E30DF8" w14:textId="0EB25445" w:rsidR="0000690D" w:rsidRPr="00D96C01" w:rsidRDefault="0000690D" w:rsidP="00A61D59">
                            <w:pPr>
                              <w:pStyle w:val="Caption"/>
                              <w:jc w:val="center"/>
                              <w:rPr>
                                <w:rFonts w:eastAsiaTheme="majorEastAsia" w:cstheme="majorBidi"/>
                                <w:noProof/>
                                <w:sz w:val="28"/>
                                <w:szCs w:val="26"/>
                              </w:rPr>
                            </w:pPr>
                            <w:r>
                              <w:t>Figure 15 Recommended fluoride intake levels for infants aged 7-12 months ol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93084D8" id="Text Box 56" o:spid="_x0000_s1047" type="#_x0000_t202" style="position:absolute;left:0;text-align:left;margin-left:8.25pt;margin-top:8.25pt;width:385.45pt;height:24.65pt;z-index: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" stroked="f">
                <v:textbox style="mso-fit-shape-to-text:t" inset="0,0,0,0">
                  <w:txbxContent>
                    <w:p w14:paraId="49E30DF8" w14:textId="0EB25445" w:rsidR="0000690D" w:rsidRPr="00D96C01" w:rsidRDefault="0000690D" w:rsidP="00A61D59">
                      <w:pPr>
                        <w:pStyle w:val="Caption"/>
                        <w:jc w:val="center"/>
                        <w:rPr>
                          <w:rFonts w:eastAsiaTheme="majorEastAsia" w:cstheme="majorBidi"/>
                          <w:noProof/>
                          <w:sz w:val="28"/>
                          <w:szCs w:val="26"/>
                        </w:rPr>
                      </w:pPr>
                      <w:r>
                        <w:t>Figure 15 Recommended fluoride intake levels for infants aged 7-12 months old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FA6152" w:rsidRPr="00FA6152">
        <w:br w:type="page"/>
      </w:r>
    </w:p>
    <w:p w14:paraId="53D5B7E0" w14:textId="6EA86DE7" w:rsidR="00FA6152" w:rsidRPr="00FA6152" w:rsidRDefault="00FA6152" w:rsidP="00FA6152"/>
    <w:p w14:paraId="48FBECF5" w14:textId="6DB11033" w:rsidR="00FA6152" w:rsidRPr="00FA6152" w:rsidRDefault="00E96A6A" w:rsidP="00A61D59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5186E058" wp14:editId="33A8B0B3">
                <wp:simplePos x="0" y="0"/>
                <wp:positionH relativeFrom="column">
                  <wp:posOffset>238520</wp:posOffset>
                </wp:positionH>
                <wp:positionV relativeFrom="paragraph">
                  <wp:posOffset>3526802</wp:posOffset>
                </wp:positionV>
                <wp:extent cx="4894580" cy="313055"/>
                <wp:effectExtent l="0" t="0" r="1270" b="0"/>
                <wp:wrapSquare wrapText="bothSides"/>
                <wp:docPr id="52" name="Text Box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94580" cy="3130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E449EAA" w14:textId="77CD7D9A" w:rsidR="0000690D" w:rsidRPr="0058617E" w:rsidRDefault="0000690D" w:rsidP="00A61D59">
                            <w:pPr>
                              <w:pStyle w:val="Caption"/>
                              <w:jc w:val="center"/>
                            </w:pPr>
                            <w:r>
                              <w:t>Figure 16 Recommended fluoride intake levels for children aged 5 to 6 years ol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186E058" id="Text Box 52" o:spid="_x0000_s1048" type="#_x0000_t202" style="position:absolute;left:0;text-align:left;margin-left:18.8pt;margin-top:277.7pt;width:385.4pt;height:24.65pt;z-index:251657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" stroked="f">
                <v:textbox style="mso-fit-shape-to-text:t" inset="0,0,0,0">
                  <w:txbxContent>
                    <w:p w14:paraId="3E449EAA" w14:textId="77CD7D9A" w:rsidR="0000690D" w:rsidRPr="0058617E" w:rsidRDefault="0000690D" w:rsidP="00A61D59">
                      <w:pPr>
                        <w:pStyle w:val="Caption"/>
                        <w:jc w:val="center"/>
                      </w:pPr>
                      <w:r>
                        <w:t>Figure 16 Recommended fluoride intake levels for children aged 5 to 6 years old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3D40B799" wp14:editId="698F92F9">
            <wp:extent cx="4895215" cy="3474720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5215" cy="34747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A6152" w:rsidRPr="00FA6152">
        <w:br w:type="page"/>
      </w:r>
    </w:p>
    <w:p w14:paraId="0B1CE4ED" w14:textId="4F6D4A6B" w:rsidR="00FA6152" w:rsidRPr="00FA6152" w:rsidRDefault="00FA6152" w:rsidP="00FA6152">
      <w:pPr>
        <w:rPr>
          <w:b/>
          <w:bCs/>
        </w:rPr>
      </w:pPr>
    </w:p>
    <w:p w14:paraId="6E8719CF" w14:textId="4E76709B" w:rsidR="00FA6152" w:rsidRPr="00FA6152" w:rsidRDefault="00E96A6A" w:rsidP="00A61D59">
      <w:pPr>
        <w:jc w:val="center"/>
        <w:rPr>
          <w:b/>
          <w:bCs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BD748ED" wp14:editId="44065364">
                <wp:simplePos x="0" y="0"/>
                <wp:positionH relativeFrom="column">
                  <wp:posOffset>0</wp:posOffset>
                </wp:positionH>
                <wp:positionV relativeFrom="paragraph">
                  <wp:posOffset>3724316</wp:posOffset>
                </wp:positionV>
                <wp:extent cx="4895215" cy="313055"/>
                <wp:effectExtent l="0" t="0" r="635" b="0"/>
                <wp:wrapSquare wrapText="bothSides"/>
                <wp:docPr id="34" name="Text Box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95215" cy="3130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38C7AED" w14:textId="27D4050B" w:rsidR="0000690D" w:rsidRPr="00E76270" w:rsidRDefault="0000690D" w:rsidP="00A61D59">
                            <w:pPr>
                              <w:pStyle w:val="Caption"/>
                              <w:jc w:val="center"/>
                            </w:pPr>
                            <w:r>
                              <w:t>Figure 17 Recommended fluoride intake levels for males over 25 years ol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BD748ED" id="Text Box 34" o:spid="_x0000_s1049" type="#_x0000_t202" style="position:absolute;left:0;text-align:left;margin-left:0;margin-top:293.25pt;width:385.45pt;height:24.65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" stroked="f">
                <v:textbox style="mso-fit-shape-to-text:t" inset="0,0,0,0">
                  <w:txbxContent>
                    <w:p w14:paraId="138C7AED" w14:textId="27D4050B" w:rsidR="0000690D" w:rsidRPr="00E76270" w:rsidRDefault="0000690D" w:rsidP="00A61D59">
                      <w:pPr>
                        <w:pStyle w:val="Caption"/>
                        <w:jc w:val="center"/>
                      </w:pPr>
                      <w:r>
                        <w:t>Figure 17 Recommended fluoride intake levels for males over 25 years old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43D8E111" wp14:editId="41BA039C">
            <wp:extent cx="4895215" cy="3584575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5215" cy="35845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A6152" w:rsidRPr="00FA6152">
        <w:br w:type="page"/>
      </w:r>
    </w:p>
    <w:p w14:paraId="21B8D4DB" w14:textId="63430BFC" w:rsidR="00D60C6E" w:rsidRDefault="00A61D59" w:rsidP="00A61D59">
      <w:pPr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5168" behindDoc="0" locked="0" layoutInCell="1" allowOverlap="1" wp14:anchorId="48F3732E" wp14:editId="1E2FB8B6">
                <wp:simplePos x="0" y="0"/>
                <wp:positionH relativeFrom="column">
                  <wp:posOffset>488315</wp:posOffset>
                </wp:positionH>
                <wp:positionV relativeFrom="paragraph">
                  <wp:posOffset>4665345</wp:posOffset>
                </wp:positionV>
                <wp:extent cx="4627245" cy="436880"/>
                <wp:effectExtent l="0" t="0" r="1905" b="1270"/>
                <wp:wrapSquare wrapText="bothSides"/>
                <wp:docPr id="24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27245" cy="4368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9CCB6F6" w14:textId="0443B162" w:rsidR="0000690D" w:rsidRPr="00A17BC5" w:rsidRDefault="0000690D" w:rsidP="00A61D59">
                            <w:pPr>
                              <w:pStyle w:val="Caption"/>
                              <w:jc w:val="center"/>
                              <w:rPr>
                                <w:noProof/>
                              </w:rPr>
                            </w:pPr>
                            <w:r>
                              <w:t>Figure 18 Concentration of fluoride in water and the potential impacts this can have on healt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F3732E" id="Text Box 24" o:spid="_x0000_s1050" type="#_x0000_t202" style="position:absolute;left:0;text-align:left;margin-left:38.45pt;margin-top:367.35pt;width:364.35pt;height:34.4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" stroked="f">
                <v:textbox inset="0,0,0,0">
                  <w:txbxContent>
                    <w:p w14:paraId="39CCB6F6" w14:textId="0443B162" w:rsidR="0000690D" w:rsidRPr="00A17BC5" w:rsidRDefault="0000690D" w:rsidP="00A61D59">
                      <w:pPr>
                        <w:pStyle w:val="Caption"/>
                        <w:jc w:val="center"/>
                        <w:rPr>
                          <w:noProof/>
                        </w:rPr>
                      </w:pPr>
                      <w:r>
                        <w:t>Figure 18 Concentration of fluoride in water and the potential impacts this can have on health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712959">
        <w:rPr>
          <w:noProof/>
        </w:rPr>
        <w:drawing>
          <wp:inline distT="0" distB="0" distL="0" distR="0" wp14:anchorId="6B54FCAD" wp14:editId="5978A44B">
            <wp:extent cx="4657725" cy="4603115"/>
            <wp:effectExtent l="0" t="0" r="0" b="0"/>
            <wp:docPr id="139" name="Picture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7725" cy="46031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FA6152" w:rsidRPr="00FA6152">
        <w:br w:type="page"/>
      </w:r>
    </w:p>
    <w:p w14:paraId="6E4A3CB2" w14:textId="2A1D115E" w:rsidR="000E30B7" w:rsidRDefault="00D60C6E">
      <w:pPr>
        <w:spacing w:before="0" w:after="160" w:line="259" w:lineRule="auto"/>
        <w:jc w:val="left"/>
        <w:rPr>
          <w:caps/>
          <w:color w:val="1F3763" w:themeColor="accent1" w:themeShade="7F"/>
          <w:spacing w:val="15"/>
        </w:rPr>
      </w:pPr>
      <w:r w:rsidRPr="00FA6152">
        <w:rPr>
          <w:noProof/>
          <w:lang w:eastAsia="en-NZ"/>
        </w:rPr>
        <w:lastRenderedPageBreak/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327E73D3" wp14:editId="409E83FF">
                <wp:simplePos x="0" y="0"/>
                <wp:positionH relativeFrom="column">
                  <wp:posOffset>507365</wp:posOffset>
                </wp:positionH>
                <wp:positionV relativeFrom="paragraph">
                  <wp:posOffset>0</wp:posOffset>
                </wp:positionV>
                <wp:extent cx="4523740" cy="5696585"/>
                <wp:effectExtent l="0" t="0" r="0" b="0"/>
                <wp:wrapSquare wrapText="bothSides"/>
                <wp:docPr id="30" name="Group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23740" cy="5696585"/>
                          <a:chOff x="0" y="0"/>
                          <a:chExt cx="4523740" cy="5696585"/>
                        </a:xfrm>
                      </wpg:grpSpPr>
                      <pic:pic xmlns:pic="http://schemas.openxmlformats.org/drawingml/2006/picture">
                        <pic:nvPicPr>
                          <pic:cNvPr id="33" name="Picture 33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523740" cy="51701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37" name="Text Box 37"/>
                        <wps:cNvSpPr txBox="1"/>
                        <wps:spPr>
                          <a:xfrm>
                            <a:off x="0" y="5223510"/>
                            <a:ext cx="4523740" cy="4730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A7E4A71" w14:textId="0C0A2427" w:rsidR="0000690D" w:rsidRPr="006E0659" w:rsidRDefault="0000690D" w:rsidP="00FA6152">
                              <w:pPr>
                                <w:pStyle w:val="Caption"/>
                                <w:rPr>
                                  <w:rFonts w:eastAsia="Times New Roman" w:cstheme="minorHAnsi"/>
                                  <w:b/>
                                  <w:bCs w:val="0"/>
                                  <w:noProof/>
                                  <w:color w:val="auto"/>
                                </w:rPr>
                              </w:pPr>
                              <w:r>
                                <w:t xml:space="preserve">Figure 19 Mean estimated dietary fluoride intake from diet and fluoridated toothpaste in Aotearoa New Zealand for men aged over 25 years old. Data drawn on from Cressey </w:t>
                              </w:r>
                              <w:r w:rsidRPr="002D3098">
                                <w:rPr>
                                  <w:i/>
                                  <w:iCs/>
                                </w:rPr>
                                <w:t>et al.</w:t>
                              </w:r>
                              <w:r>
                                <w:fldChar w:fldCharType="begin">
      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      </w:fldChar>
                              </w:r>
                              <w:r>
                                <w:instrText xml:space="preserve"> ADDIN EN.CITE </w:instrText>
                              </w:r>
                              <w:r>
                                <w:fldChar w:fldCharType="begin">
      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      </w:fldChar>
                              </w:r>
                              <w:r>
                                <w:instrText xml:space="preserve"> ADDIN EN.CITE.DATA </w:instrText>
                              </w:r>
                              <w:r>
                                <w:fldChar w:fldCharType="end"/>
                              </w:r>
                              <w:r>
                                <w:fldChar w:fldCharType="end"/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27E73D3" id="Group 30" o:spid="_x0000_s1051" style="position:absolute;margin-left:39.95pt;margin-top:0;width:356.2pt;height:448.55pt;z-index:251660288;mso-position-horizontal-relative:text;mso-position-vertical-relative:text" coordsize="45237,569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">
                <v:shape id="Picture 33" o:spid="_x0000_s1052" type="#_x0000_t75" style="position:absolute;width:45237;height:5170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">
                  <v:imagedata r:id="rId50" o:title=""/>
                </v:shape>
                <v:shape id="Text Box 37" o:spid="_x0000_s1053" type="#_x0000_t202" style="position:absolute;top:52235;width:45237;height:47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" stroked="f">
                  <v:textbox style="mso-fit-shape-to-text:t" inset="0,0,0,0">
                    <w:txbxContent>
                      <w:p w14:paraId="2A7E4A71" w14:textId="0C0A2427" w:rsidR="0000690D" w:rsidRPr="006E0659" w:rsidRDefault="0000690D" w:rsidP="00FA6152">
                        <w:pPr>
                          <w:pStyle w:val="Caption"/>
                          <w:rPr>
                            <w:rFonts w:eastAsia="Times New Roman" w:cstheme="minorHAnsi"/>
                            <w:b/>
                            <w:bCs w:val="0"/>
                            <w:noProof/>
                            <w:color w:val="auto"/>
                          </w:rPr>
                        </w:pPr>
                        <w:r>
                          <w:t xml:space="preserve">Figure 19 Mean estimated dietary fluoride intake from diet and fluoridated toothpaste in Aotearoa New Zealand for men aged over 25 years old. Data drawn on from Cressey </w:t>
                        </w:r>
                        <w:r w:rsidRPr="002D3098">
                          <w:rPr>
                            <w:i/>
                            <w:iCs/>
                          </w:rPr>
                          <w:t>et al.</w:t>
                        </w:r>
                        <w:r>
                          <w:fldChar w:fldCharType="begin">
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</w:fldChar>
                        </w:r>
                        <w:r>
                          <w:instrText xml:space="preserve"> ADDIN EN.CITE </w:instrText>
                        </w:r>
                        <w:r>
                          <w:fldChar w:fldCharType="begin">
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</w:fldChar>
                        </w:r>
                        <w:r>
                          <w:instrText xml:space="preserve"> ADDIN EN.CITE.DATA </w:instrText>
                        </w:r>
                        <w:r>
                          <w:fldChar w:fldCharType="end"/>
                        </w:r>
                        <w:r>
                          <w:fldChar w:fldCharType="end"/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 w:rsidR="000E30B7">
        <w:br w:type="page"/>
      </w:r>
    </w:p>
    <w:p w14:paraId="00066546" w14:textId="72D80A63" w:rsidR="00FA6152" w:rsidRPr="00FA6152" w:rsidRDefault="008621EE" w:rsidP="00D60C6E">
      <w:pPr>
        <w:pStyle w:val="H3nonumber"/>
      </w:pPr>
      <w:r w:rsidRPr="00FA6152">
        <w:rPr>
          <w:noProof/>
          <w:lang w:eastAsia="en-NZ"/>
        </w:rPr>
        <w:lastRenderedPageBreak/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5E91D59C" wp14:editId="07079178">
                <wp:simplePos x="0" y="0"/>
                <wp:positionH relativeFrom="column">
                  <wp:posOffset>247650</wp:posOffset>
                </wp:positionH>
                <wp:positionV relativeFrom="paragraph">
                  <wp:posOffset>0</wp:posOffset>
                </wp:positionV>
                <wp:extent cx="5017135" cy="5701665"/>
                <wp:effectExtent l="0" t="0" r="0" b="0"/>
                <wp:wrapSquare wrapText="bothSides"/>
                <wp:docPr id="38" name="Group 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17135" cy="5701665"/>
                          <a:chOff x="0" y="1030169"/>
                          <a:chExt cx="5017135" cy="5702101"/>
                        </a:xfrm>
                      </wpg:grpSpPr>
                      <pic:pic xmlns:pic="http://schemas.openxmlformats.org/drawingml/2006/picture">
                        <pic:nvPicPr>
                          <pic:cNvPr id="60" name="Picture 60"/>
                          <pic:cNvPicPr>
                            <a:picLocks noChangeAspect="1"/>
                          </pic:cNvPicPr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1030169"/>
                            <a:ext cx="5017135" cy="517505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62" name="Text Box 62"/>
                        <wps:cNvSpPr txBox="1"/>
                        <wps:spPr>
                          <a:xfrm>
                            <a:off x="0" y="6259195"/>
                            <a:ext cx="5017135" cy="4730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D2F53F9" w14:textId="7C1999DF" w:rsidR="0000690D" w:rsidRPr="00B22059" w:rsidRDefault="0000690D" w:rsidP="00A61D59">
                              <w:pPr>
                                <w:pStyle w:val="Caption"/>
                                <w:jc w:val="center"/>
                                <w:rPr>
                                  <w:noProof/>
                                </w:rPr>
                              </w:pPr>
                              <w:r>
                                <w:t xml:space="preserve">Figure 20 Mean estimated dietary fluoride intake from diet and fluoridated toothpaste in Aotearoa New Zealand for children 5-6 years old. Data drawn on from Cressey </w:t>
                              </w:r>
                              <w:r w:rsidRPr="002D3098">
                                <w:rPr>
                                  <w:i/>
                                  <w:iCs/>
                                </w:rPr>
                                <w:t>et al</w:t>
                              </w:r>
                              <w:r>
                                <w:fldChar w:fldCharType="begin">
      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      </w:fldChar>
                              </w:r>
                              <w:r>
                                <w:instrText xml:space="preserve"> ADDIN EN.CITE </w:instrText>
                              </w:r>
                              <w:r>
                                <w:fldChar w:fldCharType="begin">
      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      </w:fldChar>
                              </w:r>
                              <w:r>
                                <w:instrText xml:space="preserve"> ADDIN EN.CITE.DATA </w:instrText>
                              </w:r>
                              <w:r>
                                <w:fldChar w:fldCharType="end"/>
                              </w:r>
                              <w:r>
                                <w:fldChar w:fldCharType="end"/>
                              </w:r>
                              <w: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E91D59C" id="Group 38" o:spid="_x0000_s1054" style="position:absolute;left:0;text-align:left;margin-left:19.5pt;margin-top:0;width:395.05pt;height:448.95pt;z-index:251661312;mso-position-horizontal-relative:text;mso-position-vertical-relative:text;mso-height-relative:margin" coordorigin=",10301" coordsize="50171,570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">
                <v:shape id="Picture 60" o:spid="_x0000_s1055" type="#_x0000_t75" style="position:absolute;top:10301;width:50171;height:51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">
                  <v:imagedata r:id="rId52" o:title=""/>
                </v:shape>
                <v:shape id="Text Box 62" o:spid="_x0000_s1056" type="#_x0000_t202" style="position:absolute;top:62591;width:50171;height:47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dNX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" stroked="f">
                  <v:textbox style="mso-fit-shape-to-text:t" inset="0,0,0,0">
                    <w:txbxContent>
                      <w:p w14:paraId="2D2F53F9" w14:textId="7C1999DF" w:rsidR="0000690D" w:rsidRPr="00B22059" w:rsidRDefault="0000690D" w:rsidP="00A61D59">
                        <w:pPr>
                          <w:pStyle w:val="Caption"/>
                          <w:jc w:val="center"/>
                          <w:rPr>
                            <w:noProof/>
                          </w:rPr>
                        </w:pPr>
                        <w:r>
                          <w:t xml:space="preserve">Figure 20 Mean estimated dietary fluoride intake from diet and fluoridated toothpaste in Aotearoa New Zealand for children 5-6 years old. Data drawn on from Cressey </w:t>
                        </w:r>
                        <w:r w:rsidRPr="002D3098">
                          <w:rPr>
                            <w:i/>
                            <w:iCs/>
                          </w:rPr>
                          <w:t>et al</w:t>
                        </w:r>
                        <w:r>
                          <w:fldChar w:fldCharType="begin">
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</w:fldChar>
                        </w:r>
                        <w:r>
                          <w:instrText xml:space="preserve"> ADDIN EN.CITE </w:instrText>
                        </w:r>
                        <w:r>
                          <w:fldChar w:fldCharType="begin">
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</w:fldChar>
                        </w:r>
                        <w:r>
                          <w:instrText xml:space="preserve"> ADDIN EN.CITE.DATA </w:instrText>
                        </w:r>
                        <w:r>
                          <w:fldChar w:fldCharType="end"/>
                        </w:r>
                        <w:r>
                          <w:fldChar w:fldCharType="end"/>
                        </w:r>
                        <w:r>
                          <w:t>.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 w:rsidR="00FA6152" w:rsidRPr="00FA6152">
        <w:t xml:space="preserve"> </w:t>
      </w:r>
    </w:p>
    <w:p w14:paraId="1067D16D" w14:textId="55A33FEB" w:rsidR="00FA6152" w:rsidRPr="00FA6152" w:rsidRDefault="00FA6152" w:rsidP="00FA6152">
      <w:pPr>
        <w:rPr>
          <w:b/>
          <w:bCs/>
        </w:rPr>
      </w:pPr>
      <w:r w:rsidRPr="00FA6152">
        <w:br w:type="page"/>
      </w:r>
    </w:p>
    <w:p w14:paraId="4FC6AE9C" w14:textId="70DA12E9" w:rsidR="00A61D59" w:rsidRDefault="00A61D59" w:rsidP="00D60C6E">
      <w:pPr>
        <w:rPr>
          <w:b/>
          <w:bCs/>
          <w:i/>
          <w:iCs/>
        </w:rPr>
      </w:pPr>
      <w:r w:rsidRPr="00FA6152">
        <w:rPr>
          <w:b/>
          <w:bCs/>
          <w:i/>
          <w:iCs/>
          <w:noProof/>
          <w:lang w:eastAsia="en-NZ"/>
        </w:rPr>
        <w:lastRenderedPageBreak/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32B16832" wp14:editId="59F8C0F2">
                <wp:simplePos x="0" y="0"/>
                <wp:positionH relativeFrom="column">
                  <wp:posOffset>227965</wp:posOffset>
                </wp:positionH>
                <wp:positionV relativeFrom="paragraph">
                  <wp:posOffset>0</wp:posOffset>
                </wp:positionV>
                <wp:extent cx="5170170" cy="5704840"/>
                <wp:effectExtent l="0" t="0" r="0" b="0"/>
                <wp:wrapSquare wrapText="bothSides"/>
                <wp:docPr id="128" name="Group 12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70170" cy="5704840"/>
                          <a:chOff x="0" y="0"/>
                          <a:chExt cx="5170170" cy="5704840"/>
                        </a:xfrm>
                      </wpg:grpSpPr>
                      <pic:pic xmlns:pic="http://schemas.openxmlformats.org/drawingml/2006/picture">
                        <pic:nvPicPr>
                          <pic:cNvPr id="130" name="Picture 130"/>
                          <pic:cNvPicPr>
                            <a:picLocks noChangeAspect="1"/>
                          </pic:cNvPicPr>
                        </pic:nvPicPr>
                        <pic:blipFill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70170" cy="517017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wps:wsp>
                        <wps:cNvPr id="142" name="Text Box 142"/>
                        <wps:cNvSpPr txBox="1"/>
                        <wps:spPr>
                          <a:xfrm>
                            <a:off x="0" y="5231765"/>
                            <a:ext cx="5170170" cy="4730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18A557F" w14:textId="1A740228" w:rsidR="0000690D" w:rsidRDefault="0000690D" w:rsidP="00A61D59">
                              <w:pPr>
                                <w:pStyle w:val="Caption"/>
                                <w:jc w:val="center"/>
                                <w:rPr>
                                  <w:noProof/>
                                </w:rPr>
                              </w:pPr>
                              <w:r>
                                <w:t xml:space="preserve">Figure 21 Mean estimated dietary fluoride intake from diet and fluoridated toothpaste in Aotearoa New Zealand for infants 7-12 months old. Data drawn on from Cressey </w:t>
                              </w:r>
                              <w:r w:rsidRPr="002D3098">
                                <w:rPr>
                                  <w:i/>
                                  <w:iCs/>
                                </w:rPr>
                                <w:t>et al</w:t>
                              </w:r>
                              <w:r>
                                <w:fldChar w:fldCharType="begin">
      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      </w:fldChar>
                              </w:r>
                              <w:r>
                                <w:instrText xml:space="preserve"> ADDIN EN.CITE </w:instrText>
                              </w:r>
                              <w:r>
                                <w:fldChar w:fldCharType="begin">
      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      </w:fldChar>
                              </w:r>
                              <w:r>
                                <w:instrText xml:space="preserve"> ADDIN EN.CITE.DATA </w:instrText>
                              </w:r>
                              <w:r>
                                <w:fldChar w:fldCharType="end"/>
                              </w:r>
                              <w:r>
                                <w:fldChar w:fldCharType="end"/>
                              </w:r>
                              <w: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2B16832" id="Group 128" o:spid="_x0000_s1057" style="position:absolute;left:0;text-align:left;margin-left:17.95pt;margin-top:0;width:407.1pt;height:449.2pt;z-index:251662336;mso-position-horizontal-relative:text;mso-position-vertical-relative:text" coordsize="51701,5704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">
                <v:shape id="Picture 130" o:spid="_x0000_s1058" type="#_x0000_t75" style="position:absolute;width:51701;height:5170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">
                  <v:imagedata r:id="rId54" o:title=""/>
                </v:shape>
                <v:shape id="Text Box 142" o:spid="_x0000_s1059" type="#_x0000_t202" style="position:absolute;top:52317;width:51701;height:47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" stroked="f">
                  <v:textbox style="mso-fit-shape-to-text:t" inset="0,0,0,0">
                    <w:txbxContent>
                      <w:p w14:paraId="418A557F" w14:textId="1A740228" w:rsidR="0000690D" w:rsidRDefault="0000690D" w:rsidP="00A61D59">
                        <w:pPr>
                          <w:pStyle w:val="Caption"/>
                          <w:jc w:val="center"/>
                          <w:rPr>
                            <w:noProof/>
                          </w:rPr>
                        </w:pPr>
                        <w:r>
                          <w:t xml:space="preserve">Figure 21 Mean estimated dietary fluoride intake from diet and fluoridated toothpaste in Aotearoa New Zealand for infants 7-12 months old. Data drawn on from Cressey </w:t>
                        </w:r>
                        <w:r w:rsidRPr="002D3098">
                          <w:rPr>
                            <w:i/>
                            <w:iCs/>
                          </w:rPr>
                          <w:t>et al</w:t>
                        </w:r>
                        <w:r>
                          <w:fldChar w:fldCharType="begin">
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</w:fldChar>
                        </w:r>
                        <w:r>
                          <w:instrText xml:space="preserve"> ADDIN EN.CITE </w:instrText>
                        </w:r>
                        <w:r>
                          <w:fldChar w:fldCharType="begin">
                            <w:fldData xml:space="preserve">PEVuZE5vdGU+PENpdGU+PEF1dGhvcj5DcmVzc2V5PC9BdXRob3I+PFllYXI+MjAxMDwvWWVhcj48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</w:fldData>
                          </w:fldChar>
                        </w:r>
                        <w:r>
                          <w:instrText xml:space="preserve"> ADDIN EN.CITE.DATA </w:instrText>
                        </w:r>
                        <w:r>
                          <w:fldChar w:fldCharType="end"/>
                        </w:r>
                        <w:r>
                          <w:fldChar w:fldCharType="end"/>
                        </w:r>
                        <w:r>
                          <w:t>.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</w:p>
    <w:p w14:paraId="7A7CCD37" w14:textId="010D0D5F" w:rsidR="00A61D59" w:rsidRDefault="00A61D59" w:rsidP="00D60C6E">
      <w:pPr>
        <w:rPr>
          <w:b/>
          <w:bCs/>
          <w:i/>
          <w:iCs/>
        </w:rPr>
      </w:pPr>
    </w:p>
    <w:p w14:paraId="7B5F16AD" w14:textId="46CD2318" w:rsidR="00A61D59" w:rsidRPr="00A61D59" w:rsidRDefault="00A61D59" w:rsidP="00A61D59">
      <w:pPr>
        <w:pStyle w:val="EndNoteBibliography"/>
        <w:spacing w:after="0"/>
        <w:ind w:left="720" w:hanging="720"/>
      </w:pPr>
      <w:r>
        <w:rPr>
          <w:b/>
          <w:bCs/>
          <w:i/>
          <w:iCs/>
        </w:rPr>
        <w:fldChar w:fldCharType="begin"/>
      </w:r>
      <w:r>
        <w:rPr>
          <w:b/>
          <w:bCs/>
          <w:i/>
          <w:iCs/>
        </w:rPr>
        <w:instrText xml:space="preserve"> ADDIN EN.REFLIST </w:instrText>
      </w:r>
      <w:r>
        <w:rPr>
          <w:b/>
          <w:bCs/>
          <w:i/>
          <w:iCs/>
        </w:rPr>
        <w:fldChar w:fldCharType="separate"/>
      </w:r>
    </w:p>
    <w:p w14:paraId="5554240A" w14:textId="5E9CC892" w:rsidR="00ED1174" w:rsidRPr="008621EE" w:rsidRDefault="00A61D59" w:rsidP="00D60C6E">
      <w:pPr>
        <w:rPr>
          <w:b/>
          <w:bCs/>
          <w:i/>
          <w:iCs/>
        </w:rPr>
      </w:pPr>
      <w:r>
        <w:rPr>
          <w:b/>
          <w:bCs/>
          <w:i/>
          <w:iCs/>
        </w:rPr>
        <w:fldChar w:fldCharType="end"/>
      </w:r>
    </w:p>
    <w:sectPr w:rsidR="00ED1174" w:rsidRPr="008621EE">
      <w:footerReference w:type="default" r:id="rId5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BCC28CA" w14:textId="77777777" w:rsidR="006F1208" w:rsidRDefault="006F1208" w:rsidP="005E300B">
      <w:pPr>
        <w:spacing w:before="0" w:after="0" w:line="240" w:lineRule="auto"/>
      </w:pPr>
      <w:r>
        <w:separator/>
      </w:r>
    </w:p>
  </w:endnote>
  <w:endnote w:type="continuationSeparator" w:id="0">
    <w:p w14:paraId="044FB157" w14:textId="77777777" w:rsidR="006F1208" w:rsidRDefault="006F1208" w:rsidP="005E300B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64546381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1A860654" w14:textId="77777777" w:rsidR="0000690D" w:rsidRDefault="0000690D" w:rsidP="00B13089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9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38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3D94E4" w14:textId="77777777" w:rsidR="006F1208" w:rsidRDefault="006F1208" w:rsidP="005E300B">
      <w:pPr>
        <w:spacing w:before="0" w:after="0" w:line="240" w:lineRule="auto"/>
      </w:pPr>
      <w:r>
        <w:separator/>
      </w:r>
    </w:p>
  </w:footnote>
  <w:footnote w:type="continuationSeparator" w:id="0">
    <w:p w14:paraId="7989A1C1" w14:textId="77777777" w:rsidR="006F1208" w:rsidRDefault="006F1208" w:rsidP="005E300B">
      <w:pPr>
        <w:spacing w:before="0" w:after="0" w:line="240" w:lineRule="auto"/>
      </w:pPr>
      <w:r>
        <w:continuationSeparator/>
      </w:r>
    </w:p>
  </w:footnote>
  <w:footnote w:id="1">
    <w:p w14:paraId="6AB776B7" w14:textId="3BFE21AF" w:rsidR="0000690D" w:rsidRDefault="0000690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>
          <w:fldData xml:space="preserve">PEVuZE5vdGU+PENpdGU+PEF1dGhvcj5BdW5nPC9BdXRob3I+PFllYXI+MjAxOTwvWWVhcj48UmVj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BdW5nPC9BdXRob3I+PFllYXI+MjAxOTwvWWVhcj48UmVj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 xml:space="preserve">Aung et al., "Dental Caries and Previous Hospitalisations among Preschool Children: Findings from a Population-Based Study in New Zealand," </w:t>
      </w:r>
      <w:r w:rsidRPr="00135046">
        <w:rPr>
          <w:i/>
          <w:noProof/>
        </w:rPr>
        <w:t>New Zealand Medical Journal</w:t>
      </w:r>
      <w:r>
        <w:rPr>
          <w:noProof/>
        </w:rPr>
        <w:t xml:space="preserve"> 132, no. 1493 (2019)</w:t>
      </w:r>
      <w:r>
        <w:fldChar w:fldCharType="end"/>
      </w:r>
    </w:p>
  </w:footnote>
  <w:footnote w:id="2">
    <w:p w14:paraId="0B802538" w14:textId="6D04DB88" w:rsidR="0000690D" w:rsidRDefault="0000690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Johnston&lt;/Author&gt;&lt;Year&gt;2020&lt;/Year&gt;&lt;RecNum&gt;50&lt;/RecNum&gt;&lt;DisplayText&gt;Johnston et al., &amp;quot;Principles of Fluoride Toxicity and the Cellular Response: A Review,&amp;quot; &lt;style face="italic"&gt;Archives of Toxicology&lt;/style&gt; 94, no. 4 (2020)&lt;/DisplayText&gt;&lt;record&gt;&lt;rec-number&gt;50&lt;/rec-number&gt;&lt;foreign-keys&gt;&lt;key app="EN" db-id="effpe5x9t29s99ex095pfwtreew95pr50e5v" timestamp="1617919526"&gt;50&lt;/key&gt;&lt;/foreign-keys&gt;&lt;ref-type name="Journal Article"&gt;17&lt;/ref-type&gt;&lt;contributors&gt;&lt;authors&gt;&lt;author&gt;Johnston, Nichole R.&lt;/author&gt;&lt;author&gt;Strobel, Scott A.&lt;/author&gt;&lt;/authors&gt;&lt;/contributors&gt;&lt;titles&gt;&lt;title&gt;Principles of fluoride toxicity and the cellular response: a review&lt;/title&gt;&lt;secondary-title&gt;Archives of Toxicology&lt;/secondary-title&gt;&lt;/titles&gt;&lt;periodical&gt;&lt;full-title&gt;Archives of toxicology&lt;/full-title&gt;&lt;abbr-1&gt;Arch Toxicol&lt;/abbr-1&gt;&lt;/periodical&gt;&lt;pages&gt;1051-1069&lt;/pages&gt;&lt;volume&gt;94&lt;/volume&gt;&lt;number&gt;4&lt;/number&gt;&lt;dates&gt;&lt;year&gt;2020&lt;/year&gt;&lt;pub-dates&gt;&lt;date&gt;2020/04/01&lt;/date&gt;&lt;/pub-dates&gt;&lt;/dates&gt;&lt;isbn&gt;1432-0738&lt;/isbn&gt;&lt;urls&gt;&lt;related-urls&gt;&lt;url&gt;https://doi.org/10.1007/s00204-020-02687-5&lt;/url&gt;&lt;/related-urls&gt;&lt;/urls&gt;&lt;electronic-resource-num&gt;10.1007/s00204-020-02687-5&lt;/electronic-resource-num&gt;&lt;/record&gt;&lt;/Cite&gt;&lt;/EndNote&gt;</w:instrText>
      </w:r>
      <w:r>
        <w:fldChar w:fldCharType="separate"/>
      </w:r>
      <w:r>
        <w:rPr>
          <w:noProof/>
        </w:rPr>
        <w:t xml:space="preserve">Johnston et al., "Principles of Fluoride Toxicity and the Cellular Response: A Review," </w:t>
      </w:r>
      <w:r w:rsidRPr="00135046">
        <w:rPr>
          <w:i/>
          <w:noProof/>
        </w:rPr>
        <w:t>Archives of Toxicology</w:t>
      </w:r>
      <w:r>
        <w:rPr>
          <w:noProof/>
        </w:rPr>
        <w:t xml:space="preserve"> 94, no. 4 (2020)</w:t>
      </w:r>
      <w:r>
        <w:fldChar w:fldCharType="end"/>
      </w:r>
    </w:p>
  </w:footnote>
  <w:footnote w:id="3">
    <w:p w14:paraId="42160125" w14:textId="5C988DA2" w:rsidR="0000690D" w:rsidRDefault="0000690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noProof/>
        </w:rPr>
        <w:fldChar w:fldCharType="begin"/>
      </w:r>
      <w:r>
        <w:rPr>
          <w:noProof/>
        </w:rPr>
        <w:instrText xml:space="preserve"> ADDIN EN.CITE &lt;EndNote&gt;&lt;Cite&gt;&lt;Author&gt;Kimambo&lt;/Author&gt;&lt;Year&gt;2019&lt;/Year&gt;&lt;RecNum&gt;52&lt;/RecNum&gt;&lt;DisplayText&gt;Kimambo et al., &amp;quot;Fluoride Occurrence in Groundwater Systems at Global Scale and Status of Defluoridation – State of the Art,&amp;quot; &lt;style face="italic"&gt;Groundwater for Sustainable Development&lt;/style&gt; 9 (2019)&lt;/DisplayText&gt;&lt;record&gt;&lt;rec-number&gt;52&lt;/rec-number&gt;&lt;foreign-keys&gt;&lt;key app="EN" db-id="effpe5x9t29s99ex095pfwtreew95pr50e5v" timestamp="1617919674"&gt;52&lt;/key&gt;&lt;/foreign-keys&gt;&lt;ref-type name="Journal Article"&gt;17&lt;/ref-type&gt;&lt;contributors&gt;&lt;authors&gt;&lt;author&gt;Kimambo, Vivian&lt;/author&gt;&lt;author&gt;Bhattacharya, Prosun&lt;/author&gt;&lt;author&gt;Mtalo, Felix&lt;/author&gt;&lt;author&gt;Mtamba, Joseph&lt;/author&gt;&lt;author&gt;Ahmad, Arslan&lt;/author&gt;&lt;/authors&gt;&lt;/contributors&gt;&lt;titles&gt;&lt;title&gt;Fluoride occurrence in groundwater systems at global scale and status of defluoridation – State of the art&lt;/title&gt;&lt;secondary-title&gt;Groundwater for Sustainable Development&lt;/secondary-title&gt;&lt;/titles&gt;&lt;periodical&gt;&lt;full-title&gt;Groundwater for Sustainable Development&lt;/full-title&gt;&lt;/periodical&gt;&lt;pages&gt;100223&lt;/pages&gt;&lt;volume&gt;9&lt;/volume&gt;&lt;keywords&gt;&lt;keyword&gt;Fluoride&lt;/keyword&gt;&lt;keyword&gt;Fluorosis&lt;/keyword&gt;&lt;keyword&gt;Groundwater&lt;/keyword&gt;&lt;keyword&gt;Drinking water&lt;/keyword&gt;&lt;/keywords&gt;&lt;dates&gt;&lt;year&gt;2019&lt;/year&gt;&lt;pub-dates&gt;&lt;date&gt;2019/10/01/&lt;/date&gt;&lt;/pub-dates&gt;&lt;/dates&gt;&lt;isbn&gt;2352-801X&lt;/isbn&gt;&lt;urls&gt;&lt;related-urls&gt;&lt;url&gt;https://www.sciencedirect.com/science/article/pii/S2352801X18301887&lt;/url&gt;&lt;/related-urls&gt;&lt;/urls&gt;&lt;electronic-resource-num&gt;https://doi.org/10.1016/j.gsd.2019.100223&lt;/electronic-resource-num&gt;&lt;/record&gt;&lt;/Cite&gt;&lt;/EndNote&gt;</w:instrText>
      </w:r>
      <w:r>
        <w:rPr>
          <w:noProof/>
        </w:rPr>
        <w:fldChar w:fldCharType="separate"/>
      </w:r>
      <w:r>
        <w:rPr>
          <w:noProof/>
        </w:rPr>
        <w:t xml:space="preserve">Kimambo et al., "Fluoride Occurrence in Groundwater Systems at Global Scale and Status of Defluoridation – State of the Art," </w:t>
      </w:r>
      <w:r w:rsidRPr="00135046">
        <w:rPr>
          <w:i/>
          <w:noProof/>
        </w:rPr>
        <w:t>Groundwater for Sustainable Development</w:t>
      </w:r>
      <w:r>
        <w:rPr>
          <w:noProof/>
        </w:rPr>
        <w:t xml:space="preserve"> 9 (2019)</w:t>
      </w:r>
      <w:r>
        <w:rPr>
          <w:noProof/>
        </w:rPr>
        <w:fldChar w:fldCharType="end"/>
      </w:r>
      <w:r>
        <w:rPr>
          <w:noProof/>
        </w:rPr>
        <w:t xml:space="preserve"> </w:t>
      </w:r>
      <w:r>
        <w:tab/>
      </w:r>
    </w:p>
  </w:footnote>
  <w:footnote w:id="4">
    <w:p w14:paraId="7FBA946B" w14:textId="5B6E750D" w:rsidR="0000690D" w:rsidRDefault="0000690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Moore&lt;/Author&gt;&lt;Year&gt;2017&lt;/Year&gt;&lt;RecNum&gt;2&lt;/RecNum&gt;&lt;DisplayText&gt;Moore et al., &amp;quot;The Costs and Benefits of Water Fluoridation in Nz,&amp;quot; &lt;style face="italic"&gt;BMC Oral Health&lt;/style&gt; 17, no. 1 (2017)&lt;/DisplayText&gt;&lt;record&gt;&lt;rec-number&gt;2&lt;/rec-number&gt;&lt;foreign-keys&gt;&lt;key app="EN" db-id="effpe5x9t29s99ex095pfwtreew95pr50e5v" timestamp="1614041216"&gt;2&lt;/key&gt;&lt;/foreign-keys&gt;&lt;ref-type name="Journal Article"&gt;17&lt;/ref-type&gt;&lt;contributors&gt;&lt;authors&gt;&lt;author&gt;Moore, David&lt;/author&gt;&lt;author&gt;Poynton, Matthew&lt;/author&gt;&lt;author&gt;Broadbent, Jonathan M.&lt;/author&gt;&lt;author&gt;Thomson, W. Murray&lt;/author&gt;&lt;/authors&gt;&lt;/contributors&gt;&lt;titles&gt;&lt;title&gt;The costs and benefits of water fluoridation in NZ&lt;/title&gt;&lt;secondary-title&gt;BMC Oral Health&lt;/secondary-title&gt;&lt;alt-title&gt;BMC Oral Health&lt;/alt-title&gt;&lt;/titles&gt;&lt;periodical&gt;&lt;full-title&gt;BMC oral health&lt;/full-title&gt;&lt;abbr-1&gt;BMC Oral Health&lt;/abbr-1&gt;&lt;/periodical&gt;&lt;alt-periodical&gt;&lt;full-title&gt;BMC oral health&lt;/full-title&gt;&lt;abbr-1&gt;BMC Oral Health&lt;/abbr-1&gt;&lt;/alt-periodical&gt;&lt;pages&gt;134-134&lt;/pages&gt;&lt;volume&gt;17&lt;/volume&gt;&lt;number&gt;1&lt;/number&gt;&lt;keywords&gt;&lt;keyword&gt;Cost-effectiveness analysis&lt;/keyword&gt;&lt;keyword&gt;Health economics&lt;/keyword&gt;&lt;keyword&gt;Oral health&lt;/keyword&gt;&lt;keyword&gt;Public health&lt;/keyword&gt;&lt;keyword&gt;Water fluoridation&lt;/keyword&gt;&lt;keyword&gt;Cost-Benefit Analysis&lt;/keyword&gt;&lt;keyword&gt;Dental Caries/*economics/*prevention &amp;amp; control&lt;/keyword&gt;&lt;keyword&gt;Fluoridation/*economics&lt;/keyword&gt;&lt;keyword&gt;Humans&lt;/keyword&gt;&lt;keyword&gt;New Zealand&lt;/keyword&gt;&lt;keyword&gt;Quality-Adjusted Life Years&lt;/keyword&gt;&lt;keyword&gt;Risk Reduction Behavior&lt;/keyword&gt;&lt;/keywords&gt;&lt;dates&gt;&lt;year&gt;2017&lt;/year&gt;&lt;/dates&gt;&lt;publisher&gt;BioMed Central&lt;/publisher&gt;&lt;isbn&gt;1472-6831&lt;/isbn&gt;&lt;accession-num&gt;29179712&lt;/accession-num&gt;&lt;urls&gt;&lt;related-urls&gt;&lt;url&gt;https://pubmed.ncbi.nlm.nih.gov/29179712&lt;/url&gt;&lt;url&gt;https://www.ncbi.nlm.nih.gov/pmc/articles/PMC5704512/&lt;/url&gt;&lt;/related-urls&gt;&lt;/urls&gt;&lt;electronic-resource-num&gt;10.1186/s12903-017-0433-y&lt;/electronic-resource-num&gt;&lt;remote-database-name&gt;PubMed&lt;/remote-database-name&gt;&lt;language&gt;eng&lt;/language&gt;&lt;/record&gt;&lt;/Cite&gt;&lt;/EndNote&gt;</w:instrText>
      </w:r>
      <w:r>
        <w:fldChar w:fldCharType="separate"/>
      </w:r>
      <w:r>
        <w:rPr>
          <w:noProof/>
        </w:rPr>
        <w:t xml:space="preserve">Moore et al., "The Costs and Benefits of Water Fluoridation in Nz," </w:t>
      </w:r>
      <w:r w:rsidRPr="0000690D">
        <w:rPr>
          <w:i/>
          <w:noProof/>
        </w:rPr>
        <w:t>BMC Oral Health</w:t>
      </w:r>
      <w:r>
        <w:rPr>
          <w:noProof/>
        </w:rPr>
        <w:t xml:space="preserve"> 17, no. 1 (2017)</w:t>
      </w:r>
      <w:r>
        <w:fldChar w:fldCharType="end"/>
      </w:r>
    </w:p>
  </w:footnote>
  <w:footnote w:id="5">
    <w:p w14:paraId="2036F9BD" w14:textId="7AFD23B5" w:rsidR="0000690D" w:rsidRDefault="0000690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Schluter&lt;/Author&gt;&lt;Year&gt;2020&lt;/Year&gt;&lt;RecNum&gt;15&lt;/RecNum&gt;&lt;DisplayText&gt;Schluter et al., &amp;quot;Association between Community Water Fluoridation and Severe Dental Caries Experience in 4-Year-Old New Zealand Children,&amp;quot; &lt;style face="italic"&gt;JAMA Pediatrics&lt;/style&gt; 174, no. 10 (2020)&lt;/DisplayText&gt;&lt;record&gt;&lt;rec-number&gt;15&lt;/rec-number&gt;&lt;foreign-keys&gt;&lt;key app="EN" db-id="effpe5x9t29s99ex095pfwtreew95pr50e5v" timestamp="1614049227"&gt;15&lt;/key&gt;&lt;/foreign-keys&gt;&lt;ref-type name="Journal Article"&gt;17&lt;/ref-type&gt;&lt;contributors&gt;&lt;authors&gt;&lt;author&gt;Schluter, Philip J.&lt;/author&gt;&lt;author&gt;Hobbs, Matthew&lt;/author&gt;&lt;author&gt;Atkins, Helen&lt;/author&gt;&lt;author&gt;Mattingley, Barry&lt;/author&gt;&lt;author&gt;Lee, Martin&lt;/author&gt;&lt;/authors&gt;&lt;/contributors&gt;&lt;titles&gt;&lt;title&gt;Association between community water fluoridation and severe dental caries experience in 4-year-old New Zealand children&lt;/title&gt;&lt;secondary-title&gt;JAMA Pediatrics&lt;/secondary-title&gt;&lt;/titles&gt;&lt;periodical&gt;&lt;full-title&gt;JAMA Pediatr&lt;/full-title&gt;&lt;abbr-1&gt;JAMA pediatrics&lt;/abbr-1&gt;&lt;/periodical&gt;&lt;pages&gt;969-976&lt;/pages&gt;&lt;volume&gt;174&lt;/volume&gt;&lt;number&gt;10&lt;/number&gt;&lt;dates&gt;&lt;year&gt;2020&lt;/year&gt;&lt;/dates&gt;&lt;isbn&gt;2168-6203&lt;/isbn&gt;&lt;urls&gt;&lt;related-urls&gt;&lt;url&gt;https://doi.org/10.1001/jamapediatrics.2020.2201&lt;/url&gt;&lt;/related-urls&gt;&lt;/urls&gt;&lt;electronic-resource-num&gt;10.1001/jamapediatrics.2020.2201 %J JAMA Pediatrics&lt;/electronic-resource-num&gt;&lt;access-date&gt;2/23/2021&lt;/access-date&gt;&lt;/record&gt;&lt;/Cite&gt;&lt;/EndNote&gt;</w:instrText>
      </w:r>
      <w:r>
        <w:fldChar w:fldCharType="separate"/>
      </w:r>
      <w:r>
        <w:rPr>
          <w:noProof/>
        </w:rPr>
        <w:t xml:space="preserve">Schluter et al., "Association between Community Water Fluoridation and Severe Dental Caries Experience in 4-Year-Old New Zealand Children," </w:t>
      </w:r>
      <w:r w:rsidRPr="0000690D">
        <w:rPr>
          <w:i/>
          <w:noProof/>
        </w:rPr>
        <w:t>JAMA Pediatrics</w:t>
      </w:r>
      <w:r>
        <w:rPr>
          <w:noProof/>
        </w:rPr>
        <w:t xml:space="preserve"> 174, no. 10 (2020)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F"/>
    <w:multiLevelType w:val="singleLevel"/>
    <w:tmpl w:val="9050CE6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1" w15:restartNumberingAfterBreak="0">
    <w:nsid w:val="FFFFFF89"/>
    <w:multiLevelType w:val="singleLevel"/>
    <w:tmpl w:val="21A62EE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3BF72B0"/>
    <w:multiLevelType w:val="hybridMultilevel"/>
    <w:tmpl w:val="9758777E"/>
    <w:lvl w:ilvl="0" w:tplc="55E6B564">
      <w:start w:val="201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HAnsi" w:hint="default"/>
      </w:rPr>
    </w:lvl>
    <w:lvl w:ilvl="1" w:tplc="206C196E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  <w:color w:val="auto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B72175"/>
    <w:multiLevelType w:val="multilevel"/>
    <w:tmpl w:val="D18A4DAE"/>
    <w:lvl w:ilvl="0">
      <w:start w:val="1"/>
      <w:numFmt w:val="decimal"/>
      <w:pStyle w:val="ListNumber2"/>
      <w:lvlText w:val="%1)"/>
      <w:lvlJc w:val="left"/>
      <w:pPr>
        <w:ind w:left="360" w:hanging="360"/>
      </w:pPr>
      <w:rPr>
        <w:rFonts w:hint="default"/>
        <w:b w:val="0"/>
        <w:color w:val="auto"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14176713"/>
    <w:multiLevelType w:val="hybridMultilevel"/>
    <w:tmpl w:val="2B02602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9E5D92"/>
    <w:multiLevelType w:val="hybridMultilevel"/>
    <w:tmpl w:val="02AE1E6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027655"/>
    <w:multiLevelType w:val="hybridMultilevel"/>
    <w:tmpl w:val="B4FA8CD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227F8C"/>
    <w:multiLevelType w:val="hybridMultilevel"/>
    <w:tmpl w:val="E306EB68"/>
    <w:lvl w:ilvl="0" w:tplc="89B4335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78D4D6E"/>
    <w:multiLevelType w:val="hybridMultilevel"/>
    <w:tmpl w:val="A77CD41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E090E36"/>
    <w:multiLevelType w:val="hybridMultilevel"/>
    <w:tmpl w:val="A3D842B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1313BF7"/>
    <w:multiLevelType w:val="hybridMultilevel"/>
    <w:tmpl w:val="E348DFEA"/>
    <w:lvl w:ilvl="0" w:tplc="D8445B8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23A7199"/>
    <w:multiLevelType w:val="multilevel"/>
    <w:tmpl w:val="EA62691A"/>
    <w:lvl w:ilvl="0">
      <w:start w:val="1"/>
      <w:numFmt w:val="decimal"/>
      <w:pStyle w:val="Chapternumb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254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4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5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2" w15:restartNumberingAfterBreak="0">
    <w:nsid w:val="47467B03"/>
    <w:multiLevelType w:val="hybridMultilevel"/>
    <w:tmpl w:val="D324A168"/>
    <w:lvl w:ilvl="0" w:tplc="94A60A78">
      <w:start w:val="201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  <w:color w:val="auto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E597D20"/>
    <w:multiLevelType w:val="hybridMultilevel"/>
    <w:tmpl w:val="AF9ECAAA"/>
    <w:lvl w:ilvl="0" w:tplc="23E0A53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23B646E"/>
    <w:multiLevelType w:val="hybridMultilevel"/>
    <w:tmpl w:val="4EC2D7A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32F42E4"/>
    <w:multiLevelType w:val="multilevel"/>
    <w:tmpl w:val="B3FEC1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6F04DAC"/>
    <w:multiLevelType w:val="hybridMultilevel"/>
    <w:tmpl w:val="E5D00CA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AB162C4"/>
    <w:multiLevelType w:val="hybridMultilevel"/>
    <w:tmpl w:val="967CA5A8"/>
    <w:lvl w:ilvl="0" w:tplc="4F409840">
      <w:start w:val="201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1BE5800"/>
    <w:multiLevelType w:val="hybridMultilevel"/>
    <w:tmpl w:val="9F24AE5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5545C29"/>
    <w:multiLevelType w:val="hybridMultilevel"/>
    <w:tmpl w:val="16E46AE4"/>
    <w:lvl w:ilvl="0" w:tplc="89B4335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6F13F1C"/>
    <w:multiLevelType w:val="hybridMultilevel"/>
    <w:tmpl w:val="17CE9062"/>
    <w:lvl w:ilvl="0" w:tplc="E1B6C4F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7"/>
  </w:num>
  <w:num w:numId="3">
    <w:abstractNumId w:val="12"/>
  </w:num>
  <w:num w:numId="4">
    <w:abstractNumId w:val="17"/>
  </w:num>
  <w:num w:numId="5">
    <w:abstractNumId w:val="2"/>
  </w:num>
  <w:num w:numId="6">
    <w:abstractNumId w:val="20"/>
  </w:num>
  <w:num w:numId="7">
    <w:abstractNumId w:val="8"/>
  </w:num>
  <w:num w:numId="8">
    <w:abstractNumId w:val="5"/>
  </w:num>
  <w:num w:numId="9">
    <w:abstractNumId w:val="14"/>
  </w:num>
  <w:num w:numId="10">
    <w:abstractNumId w:val="16"/>
  </w:num>
  <w:num w:numId="11">
    <w:abstractNumId w:val="18"/>
  </w:num>
  <w:num w:numId="12">
    <w:abstractNumId w:val="15"/>
  </w:num>
  <w:num w:numId="13">
    <w:abstractNumId w:val="10"/>
  </w:num>
  <w:num w:numId="14">
    <w:abstractNumId w:val="13"/>
  </w:num>
  <w:num w:numId="15">
    <w:abstractNumId w:val="11"/>
  </w:num>
  <w:num w:numId="16">
    <w:abstractNumId w:val="11"/>
  </w:num>
  <w:num w:numId="17">
    <w:abstractNumId w:val="11"/>
  </w:num>
  <w:num w:numId="18">
    <w:abstractNumId w:val="11"/>
  </w:num>
  <w:num w:numId="19">
    <w:abstractNumId w:val="11"/>
  </w:num>
  <w:num w:numId="20">
    <w:abstractNumId w:val="11"/>
  </w:num>
  <w:num w:numId="21">
    <w:abstractNumId w:val="11"/>
  </w:num>
  <w:num w:numId="22">
    <w:abstractNumId w:val="11"/>
  </w:num>
  <w:num w:numId="23">
    <w:abstractNumId w:val="11"/>
  </w:num>
  <w:num w:numId="24">
    <w:abstractNumId w:val="11"/>
  </w:num>
  <w:num w:numId="25">
    <w:abstractNumId w:val="1"/>
  </w:num>
  <w:num w:numId="26">
    <w:abstractNumId w:val="1"/>
  </w:num>
  <w:num w:numId="27">
    <w:abstractNumId w:val="0"/>
  </w:num>
  <w:num w:numId="28">
    <w:abstractNumId w:val="3"/>
  </w:num>
  <w:num w:numId="29">
    <w:abstractNumId w:val="11"/>
  </w:num>
  <w:num w:numId="30">
    <w:abstractNumId w:val="11"/>
  </w:num>
  <w:num w:numId="31">
    <w:abstractNumId w:val="10"/>
  </w:num>
  <w:num w:numId="32">
    <w:abstractNumId w:val="4"/>
  </w:num>
  <w:num w:numId="33">
    <w:abstractNumId w:val="6"/>
  </w:num>
  <w:num w:numId="3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7Y0M7UwN7I0MzM3NbRQ0lEKTi0uzszPAykwsqwFAGJBC9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 - plastics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fpe5x9t29s99ex095pfwtreew95pr50e5v&quot;&gt;Celia EndNote Library-Converted&lt;record-ids&gt;&lt;item&gt;2&lt;/item&gt;&lt;item&gt;15&lt;/item&gt;&lt;item&gt;29&lt;/item&gt;&lt;item&gt;35&lt;/item&gt;&lt;item&gt;37&lt;/item&gt;&lt;item&gt;48&lt;/item&gt;&lt;item&gt;50&lt;/item&gt;&lt;item&gt;52&lt;/item&gt;&lt;item&gt;53&lt;/item&gt;&lt;/record-ids&gt;&lt;/item&gt;&lt;/Libraries&gt;"/>
  </w:docVars>
  <w:rsids>
    <w:rsidRoot w:val="00FA6152"/>
    <w:rsid w:val="00001A73"/>
    <w:rsid w:val="00003875"/>
    <w:rsid w:val="00003B2B"/>
    <w:rsid w:val="00003BEF"/>
    <w:rsid w:val="0000672A"/>
    <w:rsid w:val="0000690D"/>
    <w:rsid w:val="000125CB"/>
    <w:rsid w:val="00012B68"/>
    <w:rsid w:val="00027B34"/>
    <w:rsid w:val="000314D1"/>
    <w:rsid w:val="000320A9"/>
    <w:rsid w:val="00034785"/>
    <w:rsid w:val="000406CD"/>
    <w:rsid w:val="00046C9C"/>
    <w:rsid w:val="000513BE"/>
    <w:rsid w:val="00051427"/>
    <w:rsid w:val="00062F72"/>
    <w:rsid w:val="000646C5"/>
    <w:rsid w:val="00064FB6"/>
    <w:rsid w:val="00080F3A"/>
    <w:rsid w:val="000933B0"/>
    <w:rsid w:val="00094BED"/>
    <w:rsid w:val="000978C7"/>
    <w:rsid w:val="000A416F"/>
    <w:rsid w:val="000B00B0"/>
    <w:rsid w:val="000B34AC"/>
    <w:rsid w:val="000B70ED"/>
    <w:rsid w:val="000C36FA"/>
    <w:rsid w:val="000C65AE"/>
    <w:rsid w:val="000D1528"/>
    <w:rsid w:val="000D3361"/>
    <w:rsid w:val="000E080E"/>
    <w:rsid w:val="000E30B7"/>
    <w:rsid w:val="000E42D7"/>
    <w:rsid w:val="000E7356"/>
    <w:rsid w:val="000F2A12"/>
    <w:rsid w:val="000F544B"/>
    <w:rsid w:val="000F74A4"/>
    <w:rsid w:val="00110892"/>
    <w:rsid w:val="00122166"/>
    <w:rsid w:val="001317C4"/>
    <w:rsid w:val="001329B9"/>
    <w:rsid w:val="00135046"/>
    <w:rsid w:val="00136A76"/>
    <w:rsid w:val="00137BE3"/>
    <w:rsid w:val="00146D96"/>
    <w:rsid w:val="00151E39"/>
    <w:rsid w:val="0015379A"/>
    <w:rsid w:val="001623EC"/>
    <w:rsid w:val="00171970"/>
    <w:rsid w:val="00172BBD"/>
    <w:rsid w:val="001774EC"/>
    <w:rsid w:val="00187CD2"/>
    <w:rsid w:val="001916E6"/>
    <w:rsid w:val="0019624A"/>
    <w:rsid w:val="001B1F53"/>
    <w:rsid w:val="001B498F"/>
    <w:rsid w:val="001B4A61"/>
    <w:rsid w:val="001C166C"/>
    <w:rsid w:val="001C2188"/>
    <w:rsid w:val="001C2E85"/>
    <w:rsid w:val="001C6A26"/>
    <w:rsid w:val="001D2246"/>
    <w:rsid w:val="001D5694"/>
    <w:rsid w:val="001E530A"/>
    <w:rsid w:val="001E680A"/>
    <w:rsid w:val="001F0B59"/>
    <w:rsid w:val="00211E1D"/>
    <w:rsid w:val="002242BD"/>
    <w:rsid w:val="00232BF5"/>
    <w:rsid w:val="00233C61"/>
    <w:rsid w:val="00236F9A"/>
    <w:rsid w:val="0024682F"/>
    <w:rsid w:val="002469C2"/>
    <w:rsid w:val="00246C41"/>
    <w:rsid w:val="00246D72"/>
    <w:rsid w:val="002471D2"/>
    <w:rsid w:val="00254193"/>
    <w:rsid w:val="00260F8F"/>
    <w:rsid w:val="002618E0"/>
    <w:rsid w:val="00263956"/>
    <w:rsid w:val="002A2EBA"/>
    <w:rsid w:val="002A5471"/>
    <w:rsid w:val="002A76DE"/>
    <w:rsid w:val="002B0956"/>
    <w:rsid w:val="002B550C"/>
    <w:rsid w:val="002B658E"/>
    <w:rsid w:val="002C3A2F"/>
    <w:rsid w:val="002C4C99"/>
    <w:rsid w:val="002D3098"/>
    <w:rsid w:val="002D67B2"/>
    <w:rsid w:val="002D6A6C"/>
    <w:rsid w:val="002E0ED9"/>
    <w:rsid w:val="002F0403"/>
    <w:rsid w:val="0032136E"/>
    <w:rsid w:val="0033066E"/>
    <w:rsid w:val="003326D2"/>
    <w:rsid w:val="00336085"/>
    <w:rsid w:val="00337312"/>
    <w:rsid w:val="003409B2"/>
    <w:rsid w:val="003728D8"/>
    <w:rsid w:val="003741FE"/>
    <w:rsid w:val="0038703A"/>
    <w:rsid w:val="00393332"/>
    <w:rsid w:val="003A2AA0"/>
    <w:rsid w:val="003A3EB8"/>
    <w:rsid w:val="003B4422"/>
    <w:rsid w:val="003B53D8"/>
    <w:rsid w:val="003D45A0"/>
    <w:rsid w:val="003E34FB"/>
    <w:rsid w:val="003E7AFF"/>
    <w:rsid w:val="003F164B"/>
    <w:rsid w:val="003F6036"/>
    <w:rsid w:val="003F7303"/>
    <w:rsid w:val="0040051D"/>
    <w:rsid w:val="00417500"/>
    <w:rsid w:val="00422104"/>
    <w:rsid w:val="00423693"/>
    <w:rsid w:val="0042437D"/>
    <w:rsid w:val="0042484B"/>
    <w:rsid w:val="00426AE2"/>
    <w:rsid w:val="004319F2"/>
    <w:rsid w:val="0043308F"/>
    <w:rsid w:val="0044206A"/>
    <w:rsid w:val="004450F9"/>
    <w:rsid w:val="00445481"/>
    <w:rsid w:val="0044609B"/>
    <w:rsid w:val="004479F0"/>
    <w:rsid w:val="004529BE"/>
    <w:rsid w:val="00456754"/>
    <w:rsid w:val="00465A91"/>
    <w:rsid w:val="0046751A"/>
    <w:rsid w:val="0047135E"/>
    <w:rsid w:val="004729BC"/>
    <w:rsid w:val="004802CC"/>
    <w:rsid w:val="00481395"/>
    <w:rsid w:val="00483586"/>
    <w:rsid w:val="004906B5"/>
    <w:rsid w:val="00490E41"/>
    <w:rsid w:val="004B7F09"/>
    <w:rsid w:val="004E3833"/>
    <w:rsid w:val="004E6A99"/>
    <w:rsid w:val="004E6DDA"/>
    <w:rsid w:val="004F6A63"/>
    <w:rsid w:val="005037D9"/>
    <w:rsid w:val="0050691D"/>
    <w:rsid w:val="00511753"/>
    <w:rsid w:val="00515BCB"/>
    <w:rsid w:val="00516689"/>
    <w:rsid w:val="0052093E"/>
    <w:rsid w:val="00531540"/>
    <w:rsid w:val="00534F2D"/>
    <w:rsid w:val="00536E8D"/>
    <w:rsid w:val="0053757B"/>
    <w:rsid w:val="00540F86"/>
    <w:rsid w:val="00541E0D"/>
    <w:rsid w:val="00542A42"/>
    <w:rsid w:val="00546721"/>
    <w:rsid w:val="005478CE"/>
    <w:rsid w:val="00551429"/>
    <w:rsid w:val="00576C78"/>
    <w:rsid w:val="005800D0"/>
    <w:rsid w:val="00584A56"/>
    <w:rsid w:val="005876DC"/>
    <w:rsid w:val="005879D4"/>
    <w:rsid w:val="00590A83"/>
    <w:rsid w:val="00591001"/>
    <w:rsid w:val="0059577C"/>
    <w:rsid w:val="0059747C"/>
    <w:rsid w:val="00597CF6"/>
    <w:rsid w:val="005A58D5"/>
    <w:rsid w:val="005B040A"/>
    <w:rsid w:val="005B18C5"/>
    <w:rsid w:val="005C7A90"/>
    <w:rsid w:val="005D0209"/>
    <w:rsid w:val="005D7805"/>
    <w:rsid w:val="005E300B"/>
    <w:rsid w:val="005F3421"/>
    <w:rsid w:val="005F5750"/>
    <w:rsid w:val="005F5F0F"/>
    <w:rsid w:val="005F7393"/>
    <w:rsid w:val="0060033F"/>
    <w:rsid w:val="00602F07"/>
    <w:rsid w:val="00612B26"/>
    <w:rsid w:val="006206DB"/>
    <w:rsid w:val="00624704"/>
    <w:rsid w:val="006264BC"/>
    <w:rsid w:val="006274C9"/>
    <w:rsid w:val="006339B2"/>
    <w:rsid w:val="006354E8"/>
    <w:rsid w:val="00635896"/>
    <w:rsid w:val="00637D1F"/>
    <w:rsid w:val="00640AB5"/>
    <w:rsid w:val="00662B36"/>
    <w:rsid w:val="006659D1"/>
    <w:rsid w:val="0067699A"/>
    <w:rsid w:val="006872B8"/>
    <w:rsid w:val="00693C85"/>
    <w:rsid w:val="006A4D0F"/>
    <w:rsid w:val="006A6F3E"/>
    <w:rsid w:val="006B4C70"/>
    <w:rsid w:val="006B624A"/>
    <w:rsid w:val="006C2C34"/>
    <w:rsid w:val="006C48FC"/>
    <w:rsid w:val="006E2D5E"/>
    <w:rsid w:val="006F0B04"/>
    <w:rsid w:val="006F0BEB"/>
    <w:rsid w:val="006F1208"/>
    <w:rsid w:val="006F2A7A"/>
    <w:rsid w:val="006F7466"/>
    <w:rsid w:val="00703AAE"/>
    <w:rsid w:val="007044FE"/>
    <w:rsid w:val="0070699F"/>
    <w:rsid w:val="00712959"/>
    <w:rsid w:val="007139A4"/>
    <w:rsid w:val="00714647"/>
    <w:rsid w:val="00725745"/>
    <w:rsid w:val="00726B6A"/>
    <w:rsid w:val="00731B8F"/>
    <w:rsid w:val="007334D0"/>
    <w:rsid w:val="00756FAA"/>
    <w:rsid w:val="00764E90"/>
    <w:rsid w:val="0077501C"/>
    <w:rsid w:val="0077504D"/>
    <w:rsid w:val="007811C0"/>
    <w:rsid w:val="0078490F"/>
    <w:rsid w:val="007866E9"/>
    <w:rsid w:val="0079103A"/>
    <w:rsid w:val="007942F6"/>
    <w:rsid w:val="007956EF"/>
    <w:rsid w:val="007A2FAF"/>
    <w:rsid w:val="007A5160"/>
    <w:rsid w:val="007A6979"/>
    <w:rsid w:val="007B253A"/>
    <w:rsid w:val="007B2856"/>
    <w:rsid w:val="007B3EA3"/>
    <w:rsid w:val="007C17EA"/>
    <w:rsid w:val="007C4077"/>
    <w:rsid w:val="007D04A7"/>
    <w:rsid w:val="007D06F3"/>
    <w:rsid w:val="007D65F7"/>
    <w:rsid w:val="007D7B36"/>
    <w:rsid w:val="007E09E0"/>
    <w:rsid w:val="007F1349"/>
    <w:rsid w:val="0080282F"/>
    <w:rsid w:val="00827351"/>
    <w:rsid w:val="00827D26"/>
    <w:rsid w:val="00833B82"/>
    <w:rsid w:val="00842D84"/>
    <w:rsid w:val="00844BFF"/>
    <w:rsid w:val="00851A75"/>
    <w:rsid w:val="00857AB4"/>
    <w:rsid w:val="008621EE"/>
    <w:rsid w:val="0086365B"/>
    <w:rsid w:val="008667CF"/>
    <w:rsid w:val="008728A7"/>
    <w:rsid w:val="00884259"/>
    <w:rsid w:val="00891494"/>
    <w:rsid w:val="00893210"/>
    <w:rsid w:val="0089780F"/>
    <w:rsid w:val="008A3A3F"/>
    <w:rsid w:val="008A5EA0"/>
    <w:rsid w:val="008B3653"/>
    <w:rsid w:val="008B73A5"/>
    <w:rsid w:val="008B7E92"/>
    <w:rsid w:val="008C0375"/>
    <w:rsid w:val="008C6E68"/>
    <w:rsid w:val="008D01D2"/>
    <w:rsid w:val="008E1EBE"/>
    <w:rsid w:val="008E3B96"/>
    <w:rsid w:val="008E44EC"/>
    <w:rsid w:val="008F1196"/>
    <w:rsid w:val="008F3B3E"/>
    <w:rsid w:val="00901315"/>
    <w:rsid w:val="00906621"/>
    <w:rsid w:val="00916235"/>
    <w:rsid w:val="00917561"/>
    <w:rsid w:val="00921084"/>
    <w:rsid w:val="009234CC"/>
    <w:rsid w:val="00933B60"/>
    <w:rsid w:val="00941B32"/>
    <w:rsid w:val="00943CEE"/>
    <w:rsid w:val="00953F55"/>
    <w:rsid w:val="00954A4A"/>
    <w:rsid w:val="0096007F"/>
    <w:rsid w:val="0096181E"/>
    <w:rsid w:val="00964AE6"/>
    <w:rsid w:val="009721F3"/>
    <w:rsid w:val="00976BF9"/>
    <w:rsid w:val="00981349"/>
    <w:rsid w:val="009862EC"/>
    <w:rsid w:val="00994F8C"/>
    <w:rsid w:val="009A1FB5"/>
    <w:rsid w:val="009A2194"/>
    <w:rsid w:val="009A7393"/>
    <w:rsid w:val="009C040B"/>
    <w:rsid w:val="009C1103"/>
    <w:rsid w:val="009C2619"/>
    <w:rsid w:val="009E6B25"/>
    <w:rsid w:val="009F1B93"/>
    <w:rsid w:val="00A11798"/>
    <w:rsid w:val="00A162D1"/>
    <w:rsid w:val="00A21866"/>
    <w:rsid w:val="00A31745"/>
    <w:rsid w:val="00A40736"/>
    <w:rsid w:val="00A41E6C"/>
    <w:rsid w:val="00A44DD1"/>
    <w:rsid w:val="00A513D1"/>
    <w:rsid w:val="00A55E03"/>
    <w:rsid w:val="00A60A5F"/>
    <w:rsid w:val="00A61C75"/>
    <w:rsid w:val="00A61D59"/>
    <w:rsid w:val="00A7241A"/>
    <w:rsid w:val="00A740A0"/>
    <w:rsid w:val="00A96461"/>
    <w:rsid w:val="00AA4502"/>
    <w:rsid w:val="00AA5379"/>
    <w:rsid w:val="00AB072C"/>
    <w:rsid w:val="00AB19E1"/>
    <w:rsid w:val="00AB2DFC"/>
    <w:rsid w:val="00AB730E"/>
    <w:rsid w:val="00AB797E"/>
    <w:rsid w:val="00AD5C3B"/>
    <w:rsid w:val="00AE0D5C"/>
    <w:rsid w:val="00AE2DBC"/>
    <w:rsid w:val="00AF5766"/>
    <w:rsid w:val="00AF764C"/>
    <w:rsid w:val="00B04CA4"/>
    <w:rsid w:val="00B067E2"/>
    <w:rsid w:val="00B073B9"/>
    <w:rsid w:val="00B108AD"/>
    <w:rsid w:val="00B13089"/>
    <w:rsid w:val="00B208ED"/>
    <w:rsid w:val="00B218C7"/>
    <w:rsid w:val="00B2504B"/>
    <w:rsid w:val="00B3594B"/>
    <w:rsid w:val="00B37934"/>
    <w:rsid w:val="00B41DEE"/>
    <w:rsid w:val="00B432D9"/>
    <w:rsid w:val="00B44846"/>
    <w:rsid w:val="00B45CF8"/>
    <w:rsid w:val="00B4773F"/>
    <w:rsid w:val="00B5139E"/>
    <w:rsid w:val="00B52298"/>
    <w:rsid w:val="00B6305C"/>
    <w:rsid w:val="00B719C9"/>
    <w:rsid w:val="00B747AA"/>
    <w:rsid w:val="00B74DE4"/>
    <w:rsid w:val="00B8157A"/>
    <w:rsid w:val="00B82259"/>
    <w:rsid w:val="00B92BCA"/>
    <w:rsid w:val="00B92DDE"/>
    <w:rsid w:val="00B968AF"/>
    <w:rsid w:val="00BA51B1"/>
    <w:rsid w:val="00BA789A"/>
    <w:rsid w:val="00BB160F"/>
    <w:rsid w:val="00BB1FBC"/>
    <w:rsid w:val="00BB273C"/>
    <w:rsid w:val="00BC271A"/>
    <w:rsid w:val="00BC45A3"/>
    <w:rsid w:val="00BC5E60"/>
    <w:rsid w:val="00BD0420"/>
    <w:rsid w:val="00BD28AE"/>
    <w:rsid w:val="00BD5A75"/>
    <w:rsid w:val="00BD626A"/>
    <w:rsid w:val="00BD6803"/>
    <w:rsid w:val="00BF12C2"/>
    <w:rsid w:val="00BF77C7"/>
    <w:rsid w:val="00C07C2A"/>
    <w:rsid w:val="00C10D46"/>
    <w:rsid w:val="00C11856"/>
    <w:rsid w:val="00C1238B"/>
    <w:rsid w:val="00C239F7"/>
    <w:rsid w:val="00C24FA7"/>
    <w:rsid w:val="00C25E48"/>
    <w:rsid w:val="00C368D8"/>
    <w:rsid w:val="00C4099C"/>
    <w:rsid w:val="00C4372C"/>
    <w:rsid w:val="00C43A2A"/>
    <w:rsid w:val="00C453DE"/>
    <w:rsid w:val="00C52B3C"/>
    <w:rsid w:val="00C530F6"/>
    <w:rsid w:val="00C57ADE"/>
    <w:rsid w:val="00C63F8F"/>
    <w:rsid w:val="00C65B0C"/>
    <w:rsid w:val="00C74669"/>
    <w:rsid w:val="00C76009"/>
    <w:rsid w:val="00C761DF"/>
    <w:rsid w:val="00C92D1B"/>
    <w:rsid w:val="00C93876"/>
    <w:rsid w:val="00C94F7B"/>
    <w:rsid w:val="00C962DB"/>
    <w:rsid w:val="00C9783C"/>
    <w:rsid w:val="00CA22FC"/>
    <w:rsid w:val="00CA3280"/>
    <w:rsid w:val="00CA69A1"/>
    <w:rsid w:val="00CB536C"/>
    <w:rsid w:val="00CC1B2B"/>
    <w:rsid w:val="00CC31A1"/>
    <w:rsid w:val="00CC35B8"/>
    <w:rsid w:val="00CC60AB"/>
    <w:rsid w:val="00CD0CFB"/>
    <w:rsid w:val="00CD3247"/>
    <w:rsid w:val="00CD6A64"/>
    <w:rsid w:val="00CE2150"/>
    <w:rsid w:val="00CE7561"/>
    <w:rsid w:val="00CF21CC"/>
    <w:rsid w:val="00CF5D28"/>
    <w:rsid w:val="00CF7968"/>
    <w:rsid w:val="00D027E0"/>
    <w:rsid w:val="00D12FA2"/>
    <w:rsid w:val="00D15929"/>
    <w:rsid w:val="00D4705E"/>
    <w:rsid w:val="00D52273"/>
    <w:rsid w:val="00D5440F"/>
    <w:rsid w:val="00D5735E"/>
    <w:rsid w:val="00D60BC7"/>
    <w:rsid w:val="00D60C6E"/>
    <w:rsid w:val="00D65605"/>
    <w:rsid w:val="00D65B44"/>
    <w:rsid w:val="00D6768D"/>
    <w:rsid w:val="00D71952"/>
    <w:rsid w:val="00D75780"/>
    <w:rsid w:val="00D833D2"/>
    <w:rsid w:val="00DA1AD4"/>
    <w:rsid w:val="00DA34C2"/>
    <w:rsid w:val="00DA6FEC"/>
    <w:rsid w:val="00DB0223"/>
    <w:rsid w:val="00DB06F3"/>
    <w:rsid w:val="00DB5C37"/>
    <w:rsid w:val="00DC2BCA"/>
    <w:rsid w:val="00DC349C"/>
    <w:rsid w:val="00DC443A"/>
    <w:rsid w:val="00DD1C30"/>
    <w:rsid w:val="00DE064E"/>
    <w:rsid w:val="00DE25A8"/>
    <w:rsid w:val="00DE6B52"/>
    <w:rsid w:val="00DF5B69"/>
    <w:rsid w:val="00DF6003"/>
    <w:rsid w:val="00E14649"/>
    <w:rsid w:val="00E2064C"/>
    <w:rsid w:val="00E20DE3"/>
    <w:rsid w:val="00E374C6"/>
    <w:rsid w:val="00E47FE1"/>
    <w:rsid w:val="00E5545A"/>
    <w:rsid w:val="00E57D03"/>
    <w:rsid w:val="00E63119"/>
    <w:rsid w:val="00E6455B"/>
    <w:rsid w:val="00E6768D"/>
    <w:rsid w:val="00E72385"/>
    <w:rsid w:val="00E73C33"/>
    <w:rsid w:val="00E80D99"/>
    <w:rsid w:val="00E835B9"/>
    <w:rsid w:val="00E84D37"/>
    <w:rsid w:val="00E87E94"/>
    <w:rsid w:val="00E93B32"/>
    <w:rsid w:val="00E9420F"/>
    <w:rsid w:val="00E962EE"/>
    <w:rsid w:val="00E96A6A"/>
    <w:rsid w:val="00E978A6"/>
    <w:rsid w:val="00EA1076"/>
    <w:rsid w:val="00EA2892"/>
    <w:rsid w:val="00EA3932"/>
    <w:rsid w:val="00EA45CE"/>
    <w:rsid w:val="00EC0094"/>
    <w:rsid w:val="00EC3174"/>
    <w:rsid w:val="00ED1174"/>
    <w:rsid w:val="00ED615D"/>
    <w:rsid w:val="00EE258F"/>
    <w:rsid w:val="00EE7AC1"/>
    <w:rsid w:val="00EF0DA6"/>
    <w:rsid w:val="00F00EEC"/>
    <w:rsid w:val="00F034D7"/>
    <w:rsid w:val="00F040C9"/>
    <w:rsid w:val="00F071A9"/>
    <w:rsid w:val="00F14400"/>
    <w:rsid w:val="00F148DE"/>
    <w:rsid w:val="00F2179C"/>
    <w:rsid w:val="00F26B7E"/>
    <w:rsid w:val="00F26CF8"/>
    <w:rsid w:val="00F3198E"/>
    <w:rsid w:val="00F37FE5"/>
    <w:rsid w:val="00F53B05"/>
    <w:rsid w:val="00F543D6"/>
    <w:rsid w:val="00F60BF1"/>
    <w:rsid w:val="00F62D0E"/>
    <w:rsid w:val="00F6304C"/>
    <w:rsid w:val="00F679CF"/>
    <w:rsid w:val="00F72733"/>
    <w:rsid w:val="00F74232"/>
    <w:rsid w:val="00F74C19"/>
    <w:rsid w:val="00F866FE"/>
    <w:rsid w:val="00F87794"/>
    <w:rsid w:val="00F909C9"/>
    <w:rsid w:val="00F95D65"/>
    <w:rsid w:val="00FA52A3"/>
    <w:rsid w:val="00FA6152"/>
    <w:rsid w:val="00FB13AE"/>
    <w:rsid w:val="00FB524F"/>
    <w:rsid w:val="00FC23AA"/>
    <w:rsid w:val="00FC5ECC"/>
    <w:rsid w:val="00FE736F"/>
    <w:rsid w:val="00FF50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A6CF2A"/>
  <w15:chartTrackingRefBased/>
  <w15:docId w15:val="{EA4C07E2-3CF6-4B62-9456-870B753D28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 w:qFormat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6152"/>
    <w:pPr>
      <w:spacing w:before="120" w:after="120" w:line="276" w:lineRule="auto"/>
      <w:jc w:val="both"/>
    </w:pPr>
    <w:rPr>
      <w:rFonts w:ascii="Calibri" w:eastAsiaTheme="minorEastAsia" w:hAnsi="Calibri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511753"/>
    <w:pPr>
      <w:keepNext/>
      <w:keepLines/>
      <w:numPr>
        <w:ilvl w:val="1"/>
      </w:numPr>
      <w:spacing w:before="240" w:after="0" w:line="259" w:lineRule="auto"/>
      <w:jc w:val="left"/>
      <w:outlineLvl w:val="0"/>
    </w:pPr>
    <w:rPr>
      <w:rFonts w:asciiTheme="majorHAnsi" w:eastAsiaTheme="majorEastAsia" w:hAnsiTheme="majorHAnsi" w:cstheme="majorBidi"/>
      <w:b/>
      <w:bCs/>
      <w:color w:val="7030A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1753"/>
    <w:pPr>
      <w:keepNext/>
      <w:keepLines/>
      <w:spacing w:before="40" w:after="0" w:line="240" w:lineRule="auto"/>
      <w:jc w:val="left"/>
      <w:outlineLvl w:val="1"/>
    </w:pPr>
    <w:rPr>
      <w:rFonts w:asciiTheme="majorHAnsi" w:eastAsiaTheme="majorEastAsia" w:hAnsiTheme="majorHAnsi" w:cstheme="majorBidi"/>
      <w:b/>
      <w:bCs/>
      <w:color w:val="7030A0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1753"/>
    <w:pPr>
      <w:keepNext/>
      <w:keepLines/>
      <w:spacing w:before="40" w:after="0" w:line="259" w:lineRule="auto"/>
      <w:jc w:val="left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A6152"/>
    <w:pPr>
      <w:numPr>
        <w:ilvl w:val="4"/>
        <w:numId w:val="30"/>
      </w:numPr>
      <w:pBdr>
        <w:top w:val="dotted" w:sz="6" w:space="2" w:color="4472C4" w:themeColor="accent1"/>
      </w:pBdr>
      <w:spacing w:before="200" w:after="0"/>
      <w:outlineLvl w:val="3"/>
    </w:pPr>
    <w:rPr>
      <w:caps/>
      <w:color w:val="2F5496" w:themeColor="accent1" w:themeShade="B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A6152"/>
    <w:pPr>
      <w:numPr>
        <w:ilvl w:val="5"/>
        <w:numId w:val="30"/>
      </w:numPr>
      <w:pBdr>
        <w:bottom w:val="single" w:sz="6" w:space="1" w:color="4472C4" w:themeColor="accent1"/>
      </w:pBdr>
      <w:spacing w:before="200" w:after="0"/>
      <w:outlineLvl w:val="4"/>
    </w:pPr>
    <w:rPr>
      <w:caps/>
      <w:color w:val="2F5496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A6152"/>
    <w:pPr>
      <w:pBdr>
        <w:bottom w:val="dotted" w:sz="6" w:space="1" w:color="4472C4" w:themeColor="accent1"/>
      </w:pBdr>
      <w:spacing w:before="200" w:after="0"/>
      <w:outlineLvl w:val="5"/>
    </w:pPr>
    <w:rPr>
      <w:caps/>
      <w:color w:val="2F5496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A6152"/>
    <w:pPr>
      <w:numPr>
        <w:ilvl w:val="6"/>
        <w:numId w:val="30"/>
      </w:numPr>
      <w:spacing w:before="200" w:after="0"/>
      <w:outlineLvl w:val="6"/>
    </w:pPr>
    <w:rPr>
      <w:caps/>
      <w:color w:val="2F5496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A6152"/>
    <w:pPr>
      <w:numPr>
        <w:ilvl w:val="7"/>
        <w:numId w:val="30"/>
      </w:num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A6152"/>
    <w:pPr>
      <w:numPr>
        <w:ilvl w:val="8"/>
        <w:numId w:val="30"/>
      </w:num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A61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615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FA61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511753"/>
    <w:rPr>
      <w:rFonts w:asciiTheme="majorHAnsi" w:eastAsiaTheme="majorEastAsia" w:hAnsiTheme="majorHAnsi" w:cstheme="majorBidi"/>
      <w:b/>
      <w:bCs/>
      <w:color w:val="7030A0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11753"/>
    <w:rPr>
      <w:rFonts w:asciiTheme="majorHAnsi" w:eastAsiaTheme="majorEastAsia" w:hAnsiTheme="majorHAnsi" w:cstheme="majorBidi"/>
      <w:b/>
      <w:bCs/>
      <w:color w:val="7030A0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1175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A6152"/>
    <w:rPr>
      <w:rFonts w:ascii="Calibri" w:eastAsiaTheme="minorEastAsia" w:hAnsi="Calibri"/>
      <w:caps/>
      <w:color w:val="2F5496" w:themeColor="accent1" w:themeShade="BF"/>
      <w:spacing w:val="10"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FA615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A615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A6152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unhideWhenUsed/>
    <w:rsid w:val="00FA6152"/>
    <w:pPr>
      <w:spacing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FA615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A615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FA615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6152"/>
  </w:style>
  <w:style w:type="paragraph" w:styleId="Footer">
    <w:name w:val="footer"/>
    <w:basedOn w:val="Normal"/>
    <w:link w:val="FooterChar"/>
    <w:uiPriority w:val="99"/>
    <w:unhideWhenUsed/>
    <w:rsid w:val="00FA615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6152"/>
  </w:style>
  <w:style w:type="character" w:styleId="FollowedHyperlink">
    <w:name w:val="FollowedHyperlink"/>
    <w:basedOn w:val="DefaultParagraphFont"/>
    <w:uiPriority w:val="99"/>
    <w:semiHidden/>
    <w:unhideWhenUsed/>
    <w:rsid w:val="00FA6152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A615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customStyle="1" w:styleId="EndNoteBibliographyTitle">
    <w:name w:val="EndNote Bibliography Title"/>
    <w:basedOn w:val="Normal"/>
    <w:link w:val="EndNoteBibliographyTitleChar"/>
    <w:rsid w:val="00FA6152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6152"/>
    <w:rPr>
      <w:rFonts w:ascii="Calibri" w:eastAsiaTheme="minorEastAsia" w:hAnsi="Calibri" w:cs="Calibri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A6152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A6152"/>
    <w:rPr>
      <w:rFonts w:ascii="Calibri" w:eastAsiaTheme="minorEastAsia" w:hAnsi="Calibri" w:cs="Calibri"/>
      <w:noProof/>
      <w:sz w:val="20"/>
      <w:szCs w:val="20"/>
      <w:lang w:val="en-US"/>
    </w:rPr>
  </w:style>
  <w:style w:type="character" w:styleId="Emphasis">
    <w:name w:val="Emphasis"/>
    <w:uiPriority w:val="20"/>
    <w:qFormat/>
    <w:rsid w:val="00FA6152"/>
    <w:rPr>
      <w:caps/>
      <w:color w:val="1F3763" w:themeColor="accent1" w:themeShade="7F"/>
      <w:spacing w:val="5"/>
    </w:rPr>
  </w:style>
  <w:style w:type="character" w:styleId="Strong">
    <w:name w:val="Strong"/>
    <w:uiPriority w:val="22"/>
    <w:qFormat/>
    <w:rsid w:val="00FA6152"/>
    <w:rPr>
      <w:b/>
      <w:bCs/>
    </w:rPr>
  </w:style>
  <w:style w:type="paragraph" w:styleId="Title">
    <w:name w:val="Title"/>
    <w:basedOn w:val="Normal"/>
    <w:next w:val="Normal"/>
    <w:link w:val="TitleChar"/>
    <w:uiPriority w:val="10"/>
    <w:qFormat/>
    <w:rsid w:val="00FA6152"/>
    <w:pPr>
      <w:spacing w:before="0" w:after="0"/>
      <w:jc w:val="left"/>
    </w:pPr>
    <w:rPr>
      <w:rFonts w:asciiTheme="majorHAnsi" w:eastAsiaTheme="majorEastAsia" w:hAnsiTheme="majorHAnsi" w:cstheme="majorBidi"/>
      <w:caps/>
      <w:color w:val="4472C4" w:themeColor="accent1"/>
      <w:spacing w:val="10"/>
      <w:sz w:val="7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6152"/>
    <w:rPr>
      <w:rFonts w:asciiTheme="majorHAnsi" w:eastAsiaTheme="majorEastAsia" w:hAnsiTheme="majorHAnsi" w:cstheme="majorBidi"/>
      <w:caps/>
      <w:color w:val="4472C4" w:themeColor="accent1"/>
      <w:spacing w:val="10"/>
      <w:sz w:val="72"/>
      <w:szCs w:val="52"/>
    </w:rPr>
  </w:style>
  <w:style w:type="paragraph" w:styleId="TOCHeading">
    <w:name w:val="TOC Heading"/>
    <w:aliases w:val="TOC Heading/H1 no number"/>
    <w:basedOn w:val="Heading1"/>
    <w:next w:val="Normal"/>
    <w:link w:val="TOCHeadingChar"/>
    <w:uiPriority w:val="39"/>
    <w:unhideWhenUsed/>
    <w:qFormat/>
    <w:rsid w:val="00FA6152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FA6152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unhideWhenUsed/>
    <w:rsid w:val="00C530F6"/>
    <w:pPr>
      <w:tabs>
        <w:tab w:val="right" w:leader="dot" w:pos="9016"/>
      </w:tabs>
      <w:spacing w:after="100"/>
    </w:pPr>
  </w:style>
  <w:style w:type="paragraph" w:styleId="Quote">
    <w:name w:val="Quote"/>
    <w:basedOn w:val="Normal"/>
    <w:next w:val="Normal"/>
    <w:link w:val="QuoteChar"/>
    <w:uiPriority w:val="29"/>
    <w:qFormat/>
    <w:rsid w:val="00FA6152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A6152"/>
    <w:rPr>
      <w:rFonts w:ascii="Calibri" w:eastAsiaTheme="minorEastAsia" w:hAnsi="Calibri"/>
      <w:i/>
      <w:iCs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A615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6152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FA615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61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6152"/>
    <w:rPr>
      <w:b/>
      <w:bCs/>
      <w:sz w:val="20"/>
      <w:szCs w:val="20"/>
    </w:rPr>
  </w:style>
  <w:style w:type="paragraph" w:styleId="NoSpacing">
    <w:name w:val="No Spacing"/>
    <w:uiPriority w:val="1"/>
    <w:qFormat/>
    <w:rsid w:val="00FA6152"/>
    <w:pPr>
      <w:spacing w:before="100" w:after="0" w:line="240" w:lineRule="auto"/>
    </w:pPr>
    <w:rPr>
      <w:rFonts w:eastAsiaTheme="minorEastAsia"/>
      <w:sz w:val="20"/>
      <w:szCs w:val="20"/>
      <w:lang w:val="en-US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FA6152"/>
    <w:pPr>
      <w:keepNext/>
    </w:pPr>
    <w:rPr>
      <w:bCs/>
      <w:color w:val="2F5496" w:themeColor="accent1" w:themeShade="BF"/>
      <w:sz w:val="18"/>
      <w:szCs w:val="16"/>
    </w:rPr>
  </w:style>
  <w:style w:type="paragraph" w:styleId="TOC3">
    <w:name w:val="toc 3"/>
    <w:basedOn w:val="Normal"/>
    <w:next w:val="Normal"/>
    <w:autoRedefine/>
    <w:uiPriority w:val="39"/>
    <w:unhideWhenUsed/>
    <w:rsid w:val="00C530F6"/>
    <w:pPr>
      <w:tabs>
        <w:tab w:val="right" w:leader="dot" w:pos="9016"/>
      </w:tabs>
      <w:spacing w:after="100"/>
      <w:ind w:left="440"/>
    </w:pPr>
  </w:style>
  <w:style w:type="character" w:styleId="IntenseReference">
    <w:name w:val="Intense Reference"/>
    <w:uiPriority w:val="32"/>
    <w:qFormat/>
    <w:rsid w:val="002242BD"/>
    <w:rPr>
      <w:rFonts w:asciiTheme="minorHAnsi" w:hAnsiTheme="minorHAnsi"/>
      <w:bCs/>
      <w:color w:val="4472C4" w:themeColor="accent1"/>
      <w:sz w:val="24"/>
    </w:rPr>
  </w:style>
  <w:style w:type="paragraph" w:customStyle="1" w:styleId="Flag">
    <w:name w:val="Flag"/>
    <w:basedOn w:val="Normal"/>
    <w:link w:val="FlagChar"/>
    <w:qFormat/>
    <w:rsid w:val="00FA6152"/>
    <w:pPr>
      <w:spacing w:before="100" w:after="200"/>
      <w:jc w:val="left"/>
    </w:pPr>
    <w:rPr>
      <w:b/>
      <w:noProof/>
      <w:color w:val="FF0000"/>
      <w:lang w:eastAsia="en-NZ"/>
    </w:rPr>
  </w:style>
  <w:style w:type="character" w:customStyle="1" w:styleId="FlagChar">
    <w:name w:val="Flag Char"/>
    <w:basedOn w:val="DefaultParagraphFont"/>
    <w:link w:val="Flag"/>
    <w:rsid w:val="00FA6152"/>
    <w:rPr>
      <w:rFonts w:ascii="Calibri" w:eastAsiaTheme="minorEastAsia" w:hAnsi="Calibri"/>
      <w:b/>
      <w:noProof/>
      <w:color w:val="FF0000"/>
      <w:sz w:val="20"/>
      <w:szCs w:val="20"/>
      <w:lang w:eastAsia="en-NZ"/>
    </w:rPr>
  </w:style>
  <w:style w:type="paragraph" w:customStyle="1" w:styleId="Tableheading">
    <w:name w:val="Table heading"/>
    <w:basedOn w:val="Normal"/>
    <w:next w:val="Normal"/>
    <w:qFormat/>
    <w:rsid w:val="00FA6152"/>
    <w:pPr>
      <w:keepNext/>
      <w:spacing w:line="280" w:lineRule="atLeast"/>
      <w:ind w:left="113" w:hanging="113"/>
    </w:pPr>
    <w:rPr>
      <w:b/>
      <w:lang w:eastAsia="en-NZ"/>
    </w:rPr>
  </w:style>
  <w:style w:type="paragraph" w:customStyle="1" w:styleId="Source">
    <w:name w:val="Source"/>
    <w:basedOn w:val="Normal"/>
    <w:next w:val="Normal"/>
    <w:uiPriority w:val="1"/>
    <w:qFormat/>
    <w:rsid w:val="00FA6152"/>
    <w:pPr>
      <w:tabs>
        <w:tab w:val="left" w:pos="680"/>
      </w:tabs>
      <w:spacing w:line="280" w:lineRule="atLeast"/>
    </w:pPr>
    <w:rPr>
      <w:sz w:val="18"/>
      <w:lang w:eastAsia="en-NZ"/>
    </w:rPr>
  </w:style>
  <w:style w:type="paragraph" w:customStyle="1" w:styleId="ChapterHeader">
    <w:name w:val="Chapter Header"/>
    <w:basedOn w:val="Heading1"/>
    <w:next w:val="Heading1"/>
    <w:link w:val="ChapterHeaderChar"/>
    <w:autoRedefine/>
    <w:qFormat/>
    <w:rsid w:val="00FA6152"/>
    <w:pPr>
      <w:pageBreakBefore/>
      <w:numPr>
        <w:ilvl w:val="0"/>
      </w:numPr>
      <w:spacing w:after="120" w:line="240" w:lineRule="auto"/>
      <w:contextualSpacing/>
      <w:jc w:val="center"/>
    </w:pPr>
    <w:rPr>
      <w:sz w:val="48"/>
    </w:rPr>
  </w:style>
  <w:style w:type="character" w:customStyle="1" w:styleId="ChapterHeaderChar">
    <w:name w:val="Chapter Header Char"/>
    <w:basedOn w:val="Heading1Char"/>
    <w:link w:val="ChapterHeader"/>
    <w:rsid w:val="00FA6152"/>
    <w:rPr>
      <w:rFonts w:ascii="Calibri" w:eastAsiaTheme="minorEastAsia" w:hAnsi="Calibri" w:cstheme="majorBidi"/>
      <w:b/>
      <w:bCs/>
      <w:caps w:val="0"/>
      <w:color w:val="FFFFFF" w:themeColor="background1"/>
      <w:spacing w:val="15"/>
      <w:sz w:val="48"/>
      <w:szCs w:val="32"/>
      <w:shd w:val="clear" w:color="auto" w:fill="78697B"/>
    </w:rPr>
  </w:style>
  <w:style w:type="paragraph" w:customStyle="1" w:styleId="IndentedQuote">
    <w:name w:val="Indented Quote"/>
    <w:basedOn w:val="Normal"/>
    <w:link w:val="IndentedQuoteChar"/>
    <w:qFormat/>
    <w:rsid w:val="00FA6152"/>
    <w:pPr>
      <w:keepNext/>
      <w:keepLines/>
      <w:ind w:left="680" w:right="680"/>
    </w:pPr>
  </w:style>
  <w:style w:type="character" w:customStyle="1" w:styleId="IndentedQuoteChar">
    <w:name w:val="Indented Quote Char"/>
    <w:basedOn w:val="DefaultParagraphFont"/>
    <w:link w:val="IndentedQuote"/>
    <w:rsid w:val="00FA6152"/>
    <w:rPr>
      <w:rFonts w:ascii="Calibri" w:eastAsiaTheme="minorEastAsia" w:hAnsi="Calibri"/>
      <w:sz w:val="20"/>
      <w:szCs w:val="20"/>
    </w:rPr>
  </w:style>
  <w:style w:type="paragraph" w:customStyle="1" w:styleId="H2nonumber">
    <w:name w:val="H2 no number"/>
    <w:basedOn w:val="Heading2"/>
    <w:link w:val="H2nonumberChar"/>
    <w:qFormat/>
    <w:rsid w:val="00FA6152"/>
  </w:style>
  <w:style w:type="character" w:customStyle="1" w:styleId="H2nonumberChar">
    <w:name w:val="H2 no number Char"/>
    <w:basedOn w:val="Heading2Char"/>
    <w:link w:val="H2nonumber"/>
    <w:rsid w:val="00FA6152"/>
    <w:rPr>
      <w:rFonts w:ascii="Calibri" w:eastAsiaTheme="minorEastAsia" w:hAnsi="Calibri" w:cstheme="majorBidi"/>
      <w:b/>
      <w:bCs/>
      <w:caps w:val="0"/>
      <w:color w:val="7030A0"/>
      <w:spacing w:val="15"/>
      <w:sz w:val="20"/>
      <w:szCs w:val="20"/>
      <w:shd w:val="clear" w:color="auto" w:fill="7F8FA9"/>
    </w:rPr>
  </w:style>
  <w:style w:type="paragraph" w:customStyle="1" w:styleId="Tablefooters">
    <w:name w:val="Table footers"/>
    <w:basedOn w:val="Caption"/>
    <w:link w:val="TablefootersChar"/>
    <w:qFormat/>
    <w:rsid w:val="00FA6152"/>
    <w:pPr>
      <w:jc w:val="left"/>
    </w:pPr>
    <w:rPr>
      <w:noProof/>
    </w:rPr>
  </w:style>
  <w:style w:type="character" w:customStyle="1" w:styleId="TablefootersChar">
    <w:name w:val="Table footers Char"/>
    <w:basedOn w:val="CaptionChar"/>
    <w:link w:val="Tablefooters"/>
    <w:rsid w:val="00FA6152"/>
    <w:rPr>
      <w:rFonts w:ascii="Calibri" w:eastAsiaTheme="minorEastAsia" w:hAnsi="Calibri"/>
      <w:bCs/>
      <w:noProof/>
      <w:color w:val="2F5496" w:themeColor="accent1" w:themeShade="BF"/>
      <w:sz w:val="18"/>
      <w:szCs w:val="16"/>
    </w:rPr>
  </w:style>
  <w:style w:type="paragraph" w:customStyle="1" w:styleId="H3nonumber">
    <w:name w:val="H3 no number"/>
    <w:basedOn w:val="Heading3"/>
    <w:link w:val="H3nonumberChar"/>
    <w:qFormat/>
    <w:rsid w:val="00B41DEE"/>
    <w:pPr>
      <w:spacing w:before="240"/>
      <w:ind w:left="578" w:hanging="578"/>
    </w:pPr>
  </w:style>
  <w:style w:type="character" w:customStyle="1" w:styleId="H3nonumberChar">
    <w:name w:val="H3 no number Char"/>
    <w:basedOn w:val="Heading3Char"/>
    <w:link w:val="H3nonumber"/>
    <w:rsid w:val="00B41DEE"/>
    <w:rPr>
      <w:rFonts w:ascii="Calibri" w:eastAsiaTheme="minorEastAsia" w:hAnsi="Calibri" w:cstheme="majorBidi"/>
      <w:caps w:val="0"/>
      <w:color w:val="1F3763" w:themeColor="accent1" w:themeShade="7F"/>
      <w:spacing w:val="15"/>
      <w:sz w:val="20"/>
      <w:szCs w:val="20"/>
    </w:rPr>
  </w:style>
  <w:style w:type="paragraph" w:customStyle="1" w:styleId="H1nonumber">
    <w:name w:val="H1 no number"/>
    <w:basedOn w:val="Heading1"/>
    <w:link w:val="H1nonumberChar"/>
    <w:qFormat/>
    <w:rsid w:val="009E6B25"/>
  </w:style>
  <w:style w:type="character" w:customStyle="1" w:styleId="H1nonumberChar">
    <w:name w:val="H1 no number Char"/>
    <w:basedOn w:val="TOCHeadingChar"/>
    <w:link w:val="H1nonumber"/>
    <w:rsid w:val="009E6B25"/>
    <w:rPr>
      <w:rFonts w:ascii="Calibri" w:eastAsiaTheme="minorEastAsia" w:hAnsi="Calibri" w:cstheme="majorBidi"/>
      <w:b/>
      <w:bCs/>
      <w:caps w:val="0"/>
      <w:color w:val="FFFFFF" w:themeColor="background1"/>
      <w:spacing w:val="15"/>
      <w:sz w:val="32"/>
      <w:szCs w:val="32"/>
      <w:shd w:val="clear" w:color="auto" w:fill="78697B"/>
    </w:rPr>
  </w:style>
  <w:style w:type="paragraph" w:customStyle="1" w:styleId="Tablefont">
    <w:name w:val="Table font"/>
    <w:basedOn w:val="Normal"/>
    <w:link w:val="TablefontChar"/>
    <w:qFormat/>
    <w:rsid w:val="00FA6152"/>
    <w:pPr>
      <w:spacing w:before="80" w:after="0" w:line="240" w:lineRule="auto"/>
      <w:jc w:val="left"/>
    </w:pPr>
    <w:rPr>
      <w:rFonts w:eastAsiaTheme="minorHAnsi"/>
      <w:bCs/>
      <w:color w:val="2F5496" w:themeColor="accent1" w:themeShade="BF"/>
    </w:rPr>
  </w:style>
  <w:style w:type="character" w:customStyle="1" w:styleId="TablefontChar">
    <w:name w:val="Table font Char"/>
    <w:basedOn w:val="DefaultParagraphFont"/>
    <w:link w:val="Tablefont"/>
    <w:rsid w:val="00FA6152"/>
    <w:rPr>
      <w:rFonts w:ascii="Calibri" w:hAnsi="Calibri"/>
      <w:bCs/>
      <w:color w:val="2F5496" w:themeColor="accent1" w:themeShade="BF"/>
      <w:sz w:val="20"/>
      <w:szCs w:val="20"/>
    </w:rPr>
  </w:style>
  <w:style w:type="paragraph" w:customStyle="1" w:styleId="Keyconsiderations">
    <w:name w:val="Key considerations"/>
    <w:basedOn w:val="Heading6"/>
    <w:link w:val="KeyconsiderationsChar"/>
    <w:qFormat/>
    <w:rsid w:val="00FA6152"/>
    <w:pPr>
      <w:spacing w:before="120" w:after="120"/>
    </w:pPr>
  </w:style>
  <w:style w:type="character" w:customStyle="1" w:styleId="KeyconsiderationsChar">
    <w:name w:val="Key considerations Char"/>
    <w:basedOn w:val="Heading6Char"/>
    <w:link w:val="Keyconsiderations"/>
    <w:rsid w:val="00FA6152"/>
    <w:rPr>
      <w:rFonts w:ascii="Calibri" w:eastAsiaTheme="minorEastAsia" w:hAnsi="Calibri"/>
      <w:caps/>
      <w:color w:val="2F5496" w:themeColor="accent1" w:themeShade="BF"/>
      <w:spacing w:val="10"/>
      <w:sz w:val="20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A6152"/>
    <w:rPr>
      <w:rFonts w:ascii="Calibri" w:eastAsiaTheme="minorEastAsia" w:hAnsi="Calibri"/>
      <w:caps/>
      <w:color w:val="2F5496" w:themeColor="accent1" w:themeShade="BF"/>
      <w:spacing w:val="10"/>
      <w:sz w:val="20"/>
      <w:szCs w:val="20"/>
    </w:rPr>
  </w:style>
  <w:style w:type="paragraph" w:customStyle="1" w:styleId="Chapternumber">
    <w:name w:val="Chapter number"/>
    <w:basedOn w:val="Normal"/>
    <w:link w:val="ChapternumberChar"/>
    <w:qFormat/>
    <w:rsid w:val="00FA6152"/>
    <w:pPr>
      <w:pageBreakBefore/>
      <w:numPr>
        <w:numId w:val="30"/>
      </w:numPr>
      <w:pBdr>
        <w:top w:val="single" w:sz="48" w:space="0" w:color="3B4658"/>
        <w:left w:val="single" w:sz="48" w:space="0" w:color="3B4658"/>
        <w:bottom w:val="single" w:sz="48" w:space="0" w:color="3B4658"/>
        <w:right w:val="single" w:sz="48" w:space="0" w:color="3B4658"/>
      </w:pBdr>
      <w:shd w:val="clear" w:color="auto" w:fill="3B4658"/>
      <w:spacing w:line="240" w:lineRule="auto"/>
      <w:contextualSpacing/>
      <w:jc w:val="center"/>
      <w:outlineLvl w:val="0"/>
    </w:pPr>
    <w:rPr>
      <w:caps/>
      <w:color w:val="FFFFFF" w:themeColor="background1"/>
      <w:spacing w:val="15"/>
      <w:sz w:val="48"/>
      <w:szCs w:val="22"/>
    </w:rPr>
  </w:style>
  <w:style w:type="character" w:customStyle="1" w:styleId="ChapternumberChar">
    <w:name w:val="Chapter number Char"/>
    <w:basedOn w:val="DefaultParagraphFont"/>
    <w:link w:val="Chapternumber"/>
    <w:rsid w:val="00FA6152"/>
    <w:rPr>
      <w:rFonts w:ascii="Calibri" w:eastAsiaTheme="minorEastAsia" w:hAnsi="Calibri"/>
      <w:caps/>
      <w:color w:val="FFFFFF" w:themeColor="background1"/>
      <w:spacing w:val="15"/>
      <w:sz w:val="48"/>
      <w:shd w:val="clear" w:color="auto" w:fill="3B4658"/>
    </w:rPr>
  </w:style>
  <w:style w:type="paragraph" w:customStyle="1" w:styleId="Casestudy">
    <w:name w:val="Case study"/>
    <w:basedOn w:val="Heading2"/>
    <w:link w:val="CasestudyChar"/>
    <w:qFormat/>
    <w:rsid w:val="00FA6152"/>
    <w:pPr>
      <w:pBdr>
        <w:top w:val="single" w:sz="48" w:space="0" w:color="5B9BD5" w:themeColor="accent5"/>
        <w:left w:val="single" w:sz="48" w:space="0" w:color="5B9BD5" w:themeColor="accent5"/>
        <w:bottom w:val="single" w:sz="48" w:space="0" w:color="5B9BD5" w:themeColor="accent5"/>
        <w:right w:val="single" w:sz="48" w:space="0" w:color="5B9BD5" w:themeColor="accent5"/>
      </w:pBdr>
      <w:shd w:val="clear" w:color="auto" w:fill="5B9BD5" w:themeFill="accent5"/>
      <w:spacing w:before="0"/>
    </w:pPr>
  </w:style>
  <w:style w:type="character" w:customStyle="1" w:styleId="CasestudyChar">
    <w:name w:val="Case study Char"/>
    <w:basedOn w:val="Heading2Char"/>
    <w:link w:val="Casestudy"/>
    <w:rsid w:val="00FA6152"/>
    <w:rPr>
      <w:rFonts w:ascii="Calibri" w:eastAsiaTheme="minorEastAsia" w:hAnsi="Calibri" w:cstheme="majorBidi"/>
      <w:b/>
      <w:bCs/>
      <w:caps w:val="0"/>
      <w:color w:val="7030A0"/>
      <w:spacing w:val="15"/>
      <w:sz w:val="20"/>
      <w:szCs w:val="20"/>
      <w:shd w:val="clear" w:color="auto" w:fill="5B9BD5" w:themeFill="accent5"/>
    </w:rPr>
  </w:style>
  <w:style w:type="paragraph" w:customStyle="1" w:styleId="CSquote">
    <w:name w:val="CS quote"/>
    <w:basedOn w:val="IntenseQuote"/>
    <w:link w:val="CSquoteChar"/>
    <w:qFormat/>
    <w:rsid w:val="00FA6152"/>
    <w:rPr>
      <w:caps w:val="0"/>
      <w:color w:val="5B9BD5" w:themeColor="accent5"/>
    </w:rPr>
  </w:style>
  <w:style w:type="character" w:customStyle="1" w:styleId="CSquoteChar">
    <w:name w:val="CS quote Char"/>
    <w:basedOn w:val="IntenseQuoteChar"/>
    <w:link w:val="CSquote"/>
    <w:rsid w:val="00FA6152"/>
    <w:rPr>
      <w:rFonts w:ascii="Calibri" w:eastAsiaTheme="minorEastAsia" w:hAnsi="Calibri"/>
      <w:caps w:val="0"/>
      <w:color w:val="5B9BD5" w:themeColor="accent5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A6152"/>
    <w:pPr>
      <w:spacing w:before="240" w:after="240" w:line="240" w:lineRule="auto"/>
      <w:ind w:left="397" w:right="397"/>
      <w:mirrorIndents/>
      <w:jc w:val="center"/>
    </w:pPr>
    <w:rPr>
      <w:caps/>
      <w:color w:val="4472C4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A6152"/>
    <w:rPr>
      <w:rFonts w:ascii="Calibri" w:eastAsiaTheme="minorEastAsia" w:hAnsi="Calibri"/>
      <w:caps/>
      <w:color w:val="4472C4" w:themeColor="accent1"/>
      <w:sz w:val="24"/>
      <w:szCs w:val="24"/>
    </w:rPr>
  </w:style>
  <w:style w:type="paragraph" w:customStyle="1" w:styleId="Boldbox">
    <w:name w:val="Bold box"/>
    <w:basedOn w:val="TOCHeading"/>
    <w:link w:val="BoldboxChar"/>
    <w:qFormat/>
    <w:rsid w:val="00FA6152"/>
    <w:pPr>
      <w:pBdr>
        <w:top w:val="single" w:sz="24" w:space="0" w:color="4472C4" w:themeColor="accent1"/>
        <w:bottom w:val="single" w:sz="24" w:space="0" w:color="4472C4" w:themeColor="accent1"/>
      </w:pBdr>
      <w:shd w:val="clear" w:color="auto" w:fill="FFFFFF" w:themeFill="background1"/>
      <w:spacing w:line="240" w:lineRule="auto"/>
    </w:pPr>
  </w:style>
  <w:style w:type="character" w:customStyle="1" w:styleId="BoldboxChar">
    <w:name w:val="Bold box Char"/>
    <w:basedOn w:val="TOCHeadingChar"/>
    <w:link w:val="Boldbox"/>
    <w:rsid w:val="00FA6152"/>
    <w:rPr>
      <w:rFonts w:ascii="Calibri" w:eastAsiaTheme="minorEastAsia" w:hAnsi="Calibri" w:cstheme="majorBidi"/>
      <w:b/>
      <w:bCs/>
      <w:caps w:val="0"/>
      <w:color w:val="FFFFFF" w:themeColor="background1"/>
      <w:spacing w:val="15"/>
      <w:sz w:val="32"/>
      <w:szCs w:val="32"/>
      <w:shd w:val="clear" w:color="auto" w:fill="FFFFFF" w:themeFill="background1"/>
    </w:rPr>
  </w:style>
  <w:style w:type="paragraph" w:customStyle="1" w:styleId="Littlebox">
    <w:name w:val="Little box"/>
    <w:basedOn w:val="Boldbox"/>
    <w:link w:val="LittleboxChar"/>
    <w:qFormat/>
    <w:rsid w:val="00FA6152"/>
    <w:rPr>
      <w:caps/>
      <w:sz w:val="20"/>
    </w:rPr>
  </w:style>
  <w:style w:type="character" w:customStyle="1" w:styleId="LittleboxChar">
    <w:name w:val="Little box Char"/>
    <w:basedOn w:val="BoldboxChar"/>
    <w:link w:val="Littlebox"/>
    <w:rsid w:val="00FA6152"/>
    <w:rPr>
      <w:rFonts w:ascii="Calibri" w:eastAsiaTheme="minorEastAsia" w:hAnsi="Calibri" w:cstheme="majorBidi"/>
      <w:b/>
      <w:bCs/>
      <w:caps/>
      <w:color w:val="FFFFFF" w:themeColor="background1"/>
      <w:spacing w:val="15"/>
      <w:sz w:val="20"/>
      <w:szCs w:val="32"/>
      <w:shd w:val="clear" w:color="auto" w:fill="FFFFFF" w:themeFill="background1"/>
    </w:rPr>
  </w:style>
  <w:style w:type="paragraph" w:customStyle="1" w:styleId="italics">
    <w:name w:val="italics"/>
    <w:basedOn w:val="Normal"/>
    <w:link w:val="italicsChar"/>
    <w:qFormat/>
    <w:rsid w:val="00FA6152"/>
    <w:pPr>
      <w:keepNext/>
    </w:pPr>
    <w:rPr>
      <w:i/>
    </w:rPr>
  </w:style>
  <w:style w:type="character" w:customStyle="1" w:styleId="italicsChar">
    <w:name w:val="italics Char"/>
    <w:basedOn w:val="DefaultParagraphFont"/>
    <w:link w:val="italics"/>
    <w:rsid w:val="00FA6152"/>
    <w:rPr>
      <w:rFonts w:ascii="Calibri" w:eastAsiaTheme="minorEastAsia" w:hAnsi="Calibri"/>
      <w:i/>
      <w:sz w:val="20"/>
      <w:szCs w:val="20"/>
    </w:rPr>
  </w:style>
  <w:style w:type="paragraph" w:customStyle="1" w:styleId="CStablefont">
    <w:name w:val="CS table font"/>
    <w:basedOn w:val="Tablefont"/>
    <w:link w:val="CStablefontChar"/>
    <w:qFormat/>
    <w:rsid w:val="00FA6152"/>
    <w:rPr>
      <w:color w:val="2E74B5" w:themeColor="accent5" w:themeShade="BF"/>
    </w:rPr>
  </w:style>
  <w:style w:type="character" w:customStyle="1" w:styleId="CStablefontChar">
    <w:name w:val="CS table font Char"/>
    <w:basedOn w:val="TablefontChar"/>
    <w:link w:val="CStablefont"/>
    <w:rsid w:val="00FA6152"/>
    <w:rPr>
      <w:rFonts w:ascii="Calibri" w:hAnsi="Calibri"/>
      <w:bCs/>
      <w:color w:val="2E74B5" w:themeColor="accent5" w:themeShade="BF"/>
      <w:sz w:val="20"/>
      <w:szCs w:val="20"/>
    </w:rPr>
  </w:style>
  <w:style w:type="paragraph" w:customStyle="1" w:styleId="Heading11">
    <w:name w:val="Heading 11"/>
    <w:basedOn w:val="Normal"/>
    <w:next w:val="Normal"/>
    <w:uiPriority w:val="9"/>
    <w:qFormat/>
    <w:rsid w:val="00FA6152"/>
    <w:pPr>
      <w:pBdr>
        <w:top w:val="single" w:sz="48" w:space="0" w:color="4A66AC"/>
        <w:left w:val="single" w:sz="48" w:space="0" w:color="4A66AC"/>
        <w:bottom w:val="single" w:sz="48" w:space="0" w:color="4A66AC"/>
        <w:right w:val="single" w:sz="48" w:space="0" w:color="4A66AC"/>
      </w:pBdr>
      <w:shd w:val="clear" w:color="auto" w:fill="4A66AC"/>
      <w:spacing w:after="0"/>
      <w:ind w:left="576" w:hanging="576"/>
      <w:outlineLvl w:val="0"/>
    </w:pPr>
    <w:rPr>
      <w:rFonts w:asciiTheme="minorHAnsi" w:eastAsiaTheme="minorHAnsi" w:hAnsiTheme="minorHAnsi"/>
      <w:caps/>
      <w:color w:val="FFFFFF"/>
      <w:spacing w:val="15"/>
      <w:sz w:val="22"/>
      <w:szCs w:val="22"/>
    </w:rPr>
  </w:style>
  <w:style w:type="paragraph" w:customStyle="1" w:styleId="Heading21">
    <w:name w:val="Heading 21"/>
    <w:basedOn w:val="Normal"/>
    <w:next w:val="Normal"/>
    <w:uiPriority w:val="9"/>
    <w:semiHidden/>
    <w:unhideWhenUsed/>
    <w:qFormat/>
    <w:rsid w:val="00FA6152"/>
    <w:pPr>
      <w:keepNext/>
      <w:pBdr>
        <w:top w:val="single" w:sz="48" w:space="0" w:color="DFEBF5"/>
        <w:left w:val="single" w:sz="48" w:space="0" w:color="DFEBF5"/>
        <w:bottom w:val="single" w:sz="48" w:space="0" w:color="DFEBF5"/>
        <w:right w:val="single" w:sz="48" w:space="0" w:color="DFEBF5"/>
      </w:pBdr>
      <w:shd w:val="clear" w:color="auto" w:fill="DFEBF5"/>
      <w:spacing w:after="0"/>
      <w:ind w:left="720" w:hanging="720"/>
      <w:outlineLvl w:val="1"/>
    </w:pPr>
    <w:rPr>
      <w:rFonts w:eastAsia="Times New Roman"/>
      <w:caps/>
      <w:spacing w:val="15"/>
    </w:rPr>
  </w:style>
  <w:style w:type="paragraph" w:customStyle="1" w:styleId="Heading31">
    <w:name w:val="Heading 31"/>
    <w:basedOn w:val="Normal"/>
    <w:next w:val="Normal"/>
    <w:uiPriority w:val="9"/>
    <w:semiHidden/>
    <w:unhideWhenUsed/>
    <w:qFormat/>
    <w:rsid w:val="00FA6152"/>
    <w:pPr>
      <w:pBdr>
        <w:top w:val="single" w:sz="6" w:space="2" w:color="4A66AC"/>
      </w:pBdr>
      <w:spacing w:before="300" w:after="0"/>
      <w:ind w:left="864" w:hanging="864"/>
      <w:outlineLvl w:val="2"/>
    </w:pPr>
    <w:rPr>
      <w:rFonts w:eastAsia="Times New Roman"/>
      <w:caps/>
      <w:color w:val="243255"/>
      <w:spacing w:val="15"/>
    </w:rPr>
  </w:style>
  <w:style w:type="paragraph" w:customStyle="1" w:styleId="Heading41">
    <w:name w:val="Heading 41"/>
    <w:basedOn w:val="Normal"/>
    <w:next w:val="Normal"/>
    <w:uiPriority w:val="9"/>
    <w:semiHidden/>
    <w:unhideWhenUsed/>
    <w:qFormat/>
    <w:rsid w:val="00FA6152"/>
    <w:pPr>
      <w:pBdr>
        <w:top w:val="dotted" w:sz="6" w:space="2" w:color="4A66AC"/>
      </w:pBdr>
      <w:spacing w:before="200" w:after="0"/>
      <w:ind w:left="1008" w:hanging="1008"/>
      <w:outlineLvl w:val="3"/>
    </w:pPr>
    <w:rPr>
      <w:rFonts w:eastAsia="Times New Roman"/>
      <w:caps/>
      <w:color w:val="374C80"/>
      <w:spacing w:val="10"/>
    </w:rPr>
  </w:style>
  <w:style w:type="paragraph" w:customStyle="1" w:styleId="Heading51">
    <w:name w:val="Heading 51"/>
    <w:basedOn w:val="Normal"/>
    <w:next w:val="Normal"/>
    <w:uiPriority w:val="9"/>
    <w:semiHidden/>
    <w:unhideWhenUsed/>
    <w:qFormat/>
    <w:rsid w:val="00FA6152"/>
    <w:pPr>
      <w:pBdr>
        <w:bottom w:val="single" w:sz="6" w:space="1" w:color="4A66AC"/>
      </w:pBdr>
      <w:spacing w:before="200" w:after="0"/>
      <w:ind w:left="1152" w:hanging="1152"/>
      <w:outlineLvl w:val="4"/>
    </w:pPr>
    <w:rPr>
      <w:rFonts w:eastAsia="Times New Roman"/>
      <w:caps/>
      <w:color w:val="374C80"/>
      <w:spacing w:val="10"/>
    </w:rPr>
  </w:style>
  <w:style w:type="paragraph" w:customStyle="1" w:styleId="Heading61">
    <w:name w:val="Heading 61"/>
    <w:basedOn w:val="Normal"/>
    <w:next w:val="Normal"/>
    <w:uiPriority w:val="9"/>
    <w:semiHidden/>
    <w:unhideWhenUsed/>
    <w:qFormat/>
    <w:rsid w:val="00FA6152"/>
    <w:pPr>
      <w:pBdr>
        <w:bottom w:val="dotted" w:sz="6" w:space="1" w:color="4A66AC"/>
      </w:pBdr>
      <w:spacing w:before="200" w:after="0"/>
      <w:outlineLvl w:val="5"/>
    </w:pPr>
    <w:rPr>
      <w:rFonts w:eastAsia="Times New Roman"/>
      <w:caps/>
      <w:color w:val="374C80"/>
      <w:spacing w:val="10"/>
    </w:rPr>
  </w:style>
  <w:style w:type="paragraph" w:customStyle="1" w:styleId="Heading71">
    <w:name w:val="Heading 71"/>
    <w:basedOn w:val="Normal"/>
    <w:next w:val="Normal"/>
    <w:uiPriority w:val="9"/>
    <w:semiHidden/>
    <w:unhideWhenUsed/>
    <w:qFormat/>
    <w:rsid w:val="00FA6152"/>
    <w:pPr>
      <w:spacing w:before="200" w:after="0"/>
      <w:ind w:left="1296" w:hanging="1296"/>
      <w:outlineLvl w:val="6"/>
    </w:pPr>
    <w:rPr>
      <w:rFonts w:eastAsia="Times New Roman"/>
      <w:caps/>
      <w:color w:val="374C80"/>
      <w:spacing w:val="10"/>
    </w:rPr>
  </w:style>
  <w:style w:type="paragraph" w:customStyle="1" w:styleId="Caption1">
    <w:name w:val="Caption1"/>
    <w:basedOn w:val="Normal"/>
    <w:next w:val="Normal"/>
    <w:uiPriority w:val="35"/>
    <w:semiHidden/>
    <w:unhideWhenUsed/>
    <w:qFormat/>
    <w:rsid w:val="00FA6152"/>
    <w:pPr>
      <w:keepNext/>
    </w:pPr>
    <w:rPr>
      <w:rFonts w:eastAsia="Times New Roman"/>
      <w:bCs/>
      <w:color w:val="374C80"/>
      <w:sz w:val="18"/>
      <w:szCs w:val="16"/>
    </w:rPr>
  </w:style>
  <w:style w:type="character" w:customStyle="1" w:styleId="Emphasis1">
    <w:name w:val="Emphasis1"/>
    <w:uiPriority w:val="20"/>
    <w:qFormat/>
    <w:rsid w:val="00FA6152"/>
    <w:rPr>
      <w:caps/>
      <w:color w:val="243255"/>
      <w:spacing w:val="5"/>
    </w:rPr>
  </w:style>
  <w:style w:type="paragraph" w:customStyle="1" w:styleId="IntenseQuote1">
    <w:name w:val="Intense Quote1"/>
    <w:basedOn w:val="Normal"/>
    <w:next w:val="Normal"/>
    <w:uiPriority w:val="30"/>
    <w:qFormat/>
    <w:rsid w:val="00FA6152"/>
    <w:pPr>
      <w:spacing w:before="240" w:after="240" w:line="240" w:lineRule="auto"/>
      <w:ind w:left="397" w:right="397"/>
      <w:mirrorIndents/>
      <w:jc w:val="center"/>
    </w:pPr>
    <w:rPr>
      <w:rFonts w:eastAsia="Times New Roman"/>
      <w:caps/>
      <w:color w:val="4A66AC"/>
      <w:sz w:val="24"/>
      <w:szCs w:val="24"/>
    </w:rPr>
  </w:style>
  <w:style w:type="character" w:customStyle="1" w:styleId="IntenseReference1">
    <w:name w:val="Intense Reference1"/>
    <w:uiPriority w:val="32"/>
    <w:qFormat/>
    <w:rsid w:val="00FA6152"/>
    <w:rPr>
      <w:b/>
      <w:bCs/>
      <w:i/>
      <w:iCs/>
      <w:caps/>
      <w:color w:val="4A66AC"/>
    </w:rPr>
  </w:style>
  <w:style w:type="paragraph" w:customStyle="1" w:styleId="Title1">
    <w:name w:val="Title1"/>
    <w:basedOn w:val="Normal"/>
    <w:next w:val="Normal"/>
    <w:uiPriority w:val="10"/>
    <w:qFormat/>
    <w:rsid w:val="00FA6152"/>
    <w:pPr>
      <w:spacing w:before="0" w:after="0"/>
      <w:jc w:val="left"/>
    </w:pPr>
    <w:rPr>
      <w:rFonts w:ascii="Corbel" w:eastAsia="Times New Roman" w:hAnsi="Corbel" w:cs="Times New Roman"/>
      <w:caps/>
      <w:color w:val="4A66AC"/>
      <w:spacing w:val="10"/>
      <w:sz w:val="72"/>
      <w:szCs w:val="52"/>
    </w:rPr>
  </w:style>
  <w:style w:type="character" w:customStyle="1" w:styleId="SubtleReference1">
    <w:name w:val="Subtle Reference1"/>
    <w:uiPriority w:val="31"/>
    <w:qFormat/>
    <w:rsid w:val="00FA6152"/>
    <w:rPr>
      <w:b/>
      <w:bCs/>
      <w:color w:val="4A66AC"/>
    </w:rPr>
  </w:style>
  <w:style w:type="character" w:customStyle="1" w:styleId="SubtleEmphasis1">
    <w:name w:val="Subtle Emphasis1"/>
    <w:uiPriority w:val="19"/>
    <w:qFormat/>
    <w:rsid w:val="00FA6152"/>
    <w:rPr>
      <w:i/>
      <w:iCs/>
      <w:color w:val="243255"/>
    </w:rPr>
  </w:style>
  <w:style w:type="paragraph" w:customStyle="1" w:styleId="Subtitle1">
    <w:name w:val="Subtitle1"/>
    <w:basedOn w:val="Normal"/>
    <w:next w:val="Normal"/>
    <w:uiPriority w:val="11"/>
    <w:qFormat/>
    <w:rsid w:val="00FA6152"/>
    <w:pPr>
      <w:spacing w:before="0" w:after="500" w:line="240" w:lineRule="auto"/>
    </w:pPr>
    <w:rPr>
      <w:rFonts w:eastAsia="Times New Roman"/>
      <w:caps/>
      <w:color w:val="595959"/>
      <w:spacing w:val="10"/>
      <w:sz w:val="21"/>
      <w:szCs w:val="21"/>
    </w:rPr>
  </w:style>
  <w:style w:type="character" w:customStyle="1" w:styleId="IntenseEmphasis1">
    <w:name w:val="Intense Emphasis1"/>
    <w:uiPriority w:val="21"/>
    <w:qFormat/>
    <w:rsid w:val="00FA6152"/>
    <w:rPr>
      <w:b/>
      <w:bCs/>
      <w:caps/>
      <w:color w:val="243255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A6152"/>
    <w:rPr>
      <w:rFonts w:ascii="Calibri" w:eastAsiaTheme="minorEastAsia" w:hAnsi="Calibri"/>
      <w:caps/>
      <w:color w:val="2F5496" w:themeColor="accent1" w:themeShade="BF"/>
      <w:spacing w:val="10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A6152"/>
    <w:rPr>
      <w:rFonts w:ascii="Calibri" w:eastAsiaTheme="minorEastAsia" w:hAnsi="Calibri"/>
      <w:caps/>
      <w:color w:val="2F5496" w:themeColor="accent1" w:themeShade="BF"/>
      <w:spacing w:val="10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A6152"/>
    <w:rPr>
      <w:rFonts w:ascii="Calibri" w:eastAsiaTheme="minorEastAsia" w:hAnsi="Calibri"/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A6152"/>
    <w:rPr>
      <w:rFonts w:ascii="Calibri" w:eastAsiaTheme="minorEastAsia" w:hAnsi="Calibri"/>
      <w:i/>
      <w:iCs/>
      <w:caps/>
      <w:spacing w:val="10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FA6152"/>
    <w:rPr>
      <w:rFonts w:ascii="Calibri" w:eastAsiaTheme="minorEastAsia" w:hAnsi="Calibri"/>
      <w:bCs/>
      <w:color w:val="2F5496" w:themeColor="accent1" w:themeShade="BF"/>
      <w:sz w:val="18"/>
      <w:szCs w:val="16"/>
    </w:rPr>
  </w:style>
  <w:style w:type="paragraph" w:styleId="ListBullet">
    <w:name w:val="List Bullet"/>
    <w:basedOn w:val="Normal"/>
    <w:uiPriority w:val="99"/>
    <w:semiHidden/>
    <w:unhideWhenUsed/>
    <w:qFormat/>
    <w:rsid w:val="00FA6152"/>
    <w:pPr>
      <w:numPr>
        <w:numId w:val="26"/>
      </w:numPr>
      <w:spacing w:before="0"/>
      <w:contextualSpacing/>
    </w:pPr>
  </w:style>
  <w:style w:type="paragraph" w:styleId="ListNumber2">
    <w:name w:val="List Number 2"/>
    <w:basedOn w:val="Normal"/>
    <w:uiPriority w:val="99"/>
    <w:semiHidden/>
    <w:unhideWhenUsed/>
    <w:qFormat/>
    <w:rsid w:val="00FA6152"/>
    <w:pPr>
      <w:numPr>
        <w:numId w:val="28"/>
      </w:numPr>
      <w:ind w:right="567"/>
      <w:contextualSpacing/>
    </w:pPr>
  </w:style>
  <w:style w:type="paragraph" w:styleId="Subtitle">
    <w:name w:val="Subtitle"/>
    <w:basedOn w:val="Normal"/>
    <w:next w:val="Normal"/>
    <w:link w:val="SubtitleChar"/>
    <w:uiPriority w:val="11"/>
    <w:qFormat/>
    <w:rsid w:val="00FA6152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FA6152"/>
    <w:rPr>
      <w:rFonts w:ascii="Calibri" w:eastAsiaTheme="minorEastAsia" w:hAnsi="Calibri"/>
      <w:caps/>
      <w:color w:val="595959" w:themeColor="text1" w:themeTint="A6"/>
      <w:spacing w:val="10"/>
      <w:sz w:val="21"/>
      <w:szCs w:val="21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A6152"/>
    <w:rPr>
      <w:rFonts w:ascii="Calibri" w:eastAsiaTheme="minorEastAsia" w:hAnsi="Calibri"/>
      <w:sz w:val="20"/>
      <w:szCs w:val="20"/>
    </w:rPr>
  </w:style>
  <w:style w:type="character" w:styleId="SubtleEmphasis">
    <w:name w:val="Subtle Emphasis"/>
    <w:uiPriority w:val="19"/>
    <w:qFormat/>
    <w:rsid w:val="00FA6152"/>
    <w:rPr>
      <w:i/>
      <w:iCs/>
      <w:color w:val="1F3763" w:themeColor="accent1" w:themeShade="7F"/>
    </w:rPr>
  </w:style>
  <w:style w:type="character" w:styleId="IntenseEmphasis">
    <w:name w:val="Intense Emphasis"/>
    <w:uiPriority w:val="21"/>
    <w:qFormat/>
    <w:rsid w:val="00FA6152"/>
    <w:rPr>
      <w:b/>
      <w:bCs/>
      <w:caps/>
      <w:color w:val="1F3763" w:themeColor="accent1" w:themeShade="7F"/>
      <w:spacing w:val="10"/>
    </w:rPr>
  </w:style>
  <w:style w:type="character" w:styleId="SubtleReference">
    <w:name w:val="Subtle Reference"/>
    <w:uiPriority w:val="31"/>
    <w:qFormat/>
    <w:rsid w:val="00FA6152"/>
    <w:rPr>
      <w:b/>
      <w:bCs/>
      <w:color w:val="4472C4" w:themeColor="accent1"/>
    </w:rPr>
  </w:style>
  <w:style w:type="character" w:styleId="BookTitle">
    <w:name w:val="Book Title"/>
    <w:uiPriority w:val="33"/>
    <w:qFormat/>
    <w:rsid w:val="00FA6152"/>
    <w:rPr>
      <w:b/>
      <w:bCs/>
      <w:i/>
      <w:iCs/>
      <w:spacing w:val="0"/>
    </w:rPr>
  </w:style>
  <w:style w:type="character" w:customStyle="1" w:styleId="TOCHeadingChar">
    <w:name w:val="TOC Heading Char"/>
    <w:aliases w:val="TOC Heading/H1 no number Char"/>
    <w:basedOn w:val="Heading1Char"/>
    <w:link w:val="TOCHeading"/>
    <w:uiPriority w:val="39"/>
    <w:rsid w:val="00FA6152"/>
    <w:rPr>
      <w:rFonts w:ascii="Calibri" w:eastAsiaTheme="minorEastAsia" w:hAnsi="Calibri" w:cstheme="majorBidi"/>
      <w:b/>
      <w:bCs/>
      <w:caps w:val="0"/>
      <w:color w:val="FFFFFF" w:themeColor="background1"/>
      <w:spacing w:val="15"/>
      <w:sz w:val="32"/>
      <w:szCs w:val="32"/>
      <w:shd w:val="clear" w:color="auto" w:fill="78697B"/>
    </w:rPr>
  </w:style>
  <w:style w:type="character" w:customStyle="1" w:styleId="hgkelc">
    <w:name w:val="hgkelc"/>
    <w:basedOn w:val="DefaultParagraphFont"/>
    <w:rsid w:val="00B44846"/>
  </w:style>
  <w:style w:type="character" w:customStyle="1" w:styleId="st">
    <w:name w:val="st"/>
    <w:basedOn w:val="DefaultParagraphFont"/>
    <w:rsid w:val="00B44846"/>
  </w:style>
  <w:style w:type="paragraph" w:styleId="Revision">
    <w:name w:val="Revision"/>
    <w:hidden/>
    <w:uiPriority w:val="99"/>
    <w:semiHidden/>
    <w:rsid w:val="00F2179C"/>
    <w:pPr>
      <w:spacing w:after="0" w:line="240" w:lineRule="auto"/>
    </w:pPr>
    <w:rPr>
      <w:rFonts w:ascii="Calibri" w:eastAsiaTheme="minorEastAsia" w:hAnsi="Calibri"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A2186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663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9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2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8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77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7293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292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612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543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938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8091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258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04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64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29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255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715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386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8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863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18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598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947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4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8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31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2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09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1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89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91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55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2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51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0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1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2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01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7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96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63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g"/><Relationship Id="rId18" Type="http://schemas.openxmlformats.org/officeDocument/2006/relationships/image" Target="media/image7.png"/><Relationship Id="rId26" Type="http://schemas.openxmlformats.org/officeDocument/2006/relationships/hyperlink" Target="http://www.scielo.org.co/scielo.php?script=sci_arttext&amp;pid=S0120-971X2017000100005" TargetMode="External"/><Relationship Id="rId39" Type="http://schemas.openxmlformats.org/officeDocument/2006/relationships/image" Target="media/image18.png"/><Relationship Id="rId21" Type="http://schemas.openxmlformats.org/officeDocument/2006/relationships/image" Target="media/image9.png"/><Relationship Id="rId34" Type="http://schemas.openxmlformats.org/officeDocument/2006/relationships/image" Target="media/image16.png"/><Relationship Id="rId42" Type="http://schemas.openxmlformats.org/officeDocument/2006/relationships/image" Target="media/image20.png"/><Relationship Id="rId47" Type="http://schemas.openxmlformats.org/officeDocument/2006/relationships/image" Target="media/image25.png"/><Relationship Id="rId50" Type="http://schemas.openxmlformats.org/officeDocument/2006/relationships/image" Target="media/image28.png"/><Relationship Id="rId55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hyperlink" Target="https://www.nzma.org.nz/journal-articles/dental-caries-and-previous-hospitalisations-among-preschool-children-findings-from-a-population-based-study-in-new-zealand" TargetMode="External"/><Relationship Id="rId17" Type="http://schemas.openxmlformats.org/officeDocument/2006/relationships/image" Target="media/image6.png"/><Relationship Id="rId25" Type="http://schemas.openxmlformats.org/officeDocument/2006/relationships/hyperlink" Target="https://creativecommons.org/licenses/by-nc-nd/4.0/deed.en" TargetMode="External"/><Relationship Id="rId33" Type="http://schemas.openxmlformats.org/officeDocument/2006/relationships/hyperlink" Target="https://www.health.govt.nz/system/files/documents/publications/methodology-report-2009-oral-health-survey_0.pdf" TargetMode="External"/><Relationship Id="rId38" Type="http://schemas.openxmlformats.org/officeDocument/2006/relationships/hyperlink" Target="https://www.who.int/water_sanitation_health/publications/fluoride_drinking_water_full.pdf" TargetMode="External"/><Relationship Id="rId46" Type="http://schemas.openxmlformats.org/officeDocument/2006/relationships/image" Target="media/image24.png"/><Relationship Id="rId2" Type="http://schemas.openxmlformats.org/officeDocument/2006/relationships/numbering" Target="numbering.xml"/><Relationship Id="rId16" Type="http://schemas.openxmlformats.org/officeDocument/2006/relationships/hyperlink" Target="https://www.sciencedirect.com/science/article/abs/pii/S2352801X18301887" TargetMode="External"/><Relationship Id="rId20" Type="http://schemas.openxmlformats.org/officeDocument/2006/relationships/image" Target="media/image8.png"/><Relationship Id="rId29" Type="http://schemas.openxmlformats.org/officeDocument/2006/relationships/hyperlink" Target="http://www.scielo.org.co/scielo.php?script=sci_arttext&amp;pid=S0120-971X2017000100005" TargetMode="External"/><Relationship Id="rId41" Type="http://schemas.openxmlformats.org/officeDocument/2006/relationships/image" Target="media/image19.png"/><Relationship Id="rId54" Type="http://schemas.openxmlformats.org/officeDocument/2006/relationships/image" Target="media/image3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2.jpeg"/><Relationship Id="rId32" Type="http://schemas.openxmlformats.org/officeDocument/2006/relationships/image" Target="media/image15.png"/><Relationship Id="rId37" Type="http://schemas.openxmlformats.org/officeDocument/2006/relationships/hyperlink" Target="https://www.health.govt.nz/publication/our-oral-health-key-findings-2009-new-zealand-oral-health-survey" TargetMode="External"/><Relationship Id="rId40" Type="http://schemas.openxmlformats.org/officeDocument/2006/relationships/hyperlink" Target="https://www.who.int/water_sanitation_health/publications/fluoride_drinking_water_full.pdf" TargetMode="External"/><Relationship Id="rId45" Type="http://schemas.openxmlformats.org/officeDocument/2006/relationships/image" Target="media/image23.png"/><Relationship Id="rId53" Type="http://schemas.openxmlformats.org/officeDocument/2006/relationships/image" Target="media/image31.png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23" Type="http://schemas.openxmlformats.org/officeDocument/2006/relationships/image" Target="media/image11.png"/><Relationship Id="rId28" Type="http://schemas.openxmlformats.org/officeDocument/2006/relationships/hyperlink" Target="https://creativecommons.org/licenses/by-nc-nd/4.0/deed.en" TargetMode="External"/><Relationship Id="rId36" Type="http://schemas.openxmlformats.org/officeDocument/2006/relationships/image" Target="media/image17.png"/><Relationship Id="rId49" Type="http://schemas.openxmlformats.org/officeDocument/2006/relationships/image" Target="media/image27.png"/><Relationship Id="rId57" Type="http://schemas.openxmlformats.org/officeDocument/2006/relationships/theme" Target="theme/theme1.xml"/><Relationship Id="rId10" Type="http://schemas.openxmlformats.org/officeDocument/2006/relationships/hyperlink" Target="https://apps.who.int/iris/rest/bitstreams/1266137/retrieve" TargetMode="External"/><Relationship Id="rId19" Type="http://schemas.openxmlformats.org/officeDocument/2006/relationships/hyperlink" Target="https://pubmed.ncbi.nlm.nih.gov/32716488/" TargetMode="External"/><Relationship Id="rId31" Type="http://schemas.openxmlformats.org/officeDocument/2006/relationships/hyperlink" Target="https://www.health.govt.nz/system/files/documents/publications/methodology-report-2009-oral-health-survey_0.pdf" TargetMode="External"/><Relationship Id="rId44" Type="http://schemas.openxmlformats.org/officeDocument/2006/relationships/image" Target="media/image22.png"/><Relationship Id="rId52" Type="http://schemas.openxmlformats.org/officeDocument/2006/relationships/image" Target="media/image30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s://link.springer.com/article/10.1007/s00204-020-02687-5" TargetMode="External"/><Relationship Id="rId22" Type="http://schemas.openxmlformats.org/officeDocument/2006/relationships/image" Target="media/image10.png"/><Relationship Id="rId27" Type="http://schemas.openxmlformats.org/officeDocument/2006/relationships/image" Target="media/image13.jpeg"/><Relationship Id="rId30" Type="http://schemas.openxmlformats.org/officeDocument/2006/relationships/image" Target="media/image14.png"/><Relationship Id="rId35" Type="http://schemas.openxmlformats.org/officeDocument/2006/relationships/hyperlink" Target="https://www.health.govt.nz/publication/our-oral-health-key-findings-2009-new-zealand-oral-health-survey" TargetMode="External"/><Relationship Id="rId43" Type="http://schemas.openxmlformats.org/officeDocument/2006/relationships/image" Target="media/image21.png"/><Relationship Id="rId48" Type="http://schemas.openxmlformats.org/officeDocument/2006/relationships/image" Target="media/image26.png"/><Relationship Id="rId56" Type="http://schemas.openxmlformats.org/officeDocument/2006/relationships/fontTable" Target="fontTable.xml"/><Relationship Id="rId8" Type="http://schemas.openxmlformats.org/officeDocument/2006/relationships/image" Target="media/image1.jpeg"/><Relationship Id="rId51" Type="http://schemas.openxmlformats.org/officeDocument/2006/relationships/image" Target="media/image29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BFEFB1-D8B3-4993-9502-3670AD2647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</TotalTime>
  <Pages>15</Pages>
  <Words>394</Words>
  <Characters>224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lia Cunningham</dc:creator>
  <cp:keywords/>
  <dc:description/>
  <cp:lastModifiedBy>Celia Cunningham</cp:lastModifiedBy>
  <cp:revision>7</cp:revision>
  <cp:lastPrinted>2021-05-21T04:57:00Z</cp:lastPrinted>
  <dcterms:created xsi:type="dcterms:W3CDTF">2021-06-23T21:51:00Z</dcterms:created>
  <dcterms:modified xsi:type="dcterms:W3CDTF">2021-07-14T22:28:00Z</dcterms:modified>
</cp:coreProperties>
</file>